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commentRangeStart w:id="5"/>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commentRangeEnd w:id="5"/>
      <w:r w:rsidR="00C41471">
        <w:rPr>
          <w:rStyle w:val="CommentReference"/>
          <w:b w:val="0"/>
        </w:rPr>
        <w:commentReference w:id="2"/>
      </w:r>
      <w:r w:rsidR="004644C7">
        <w:rPr>
          <w:rStyle w:val="CommentReference"/>
          <w:b w:val="0"/>
        </w:rPr>
        <w:commentReference w:id="3"/>
      </w:r>
      <w:commentRangeEnd w:id="4"/>
      <w:r w:rsidR="002360EF">
        <w:rPr>
          <w:rStyle w:val="CommentReference"/>
          <w:b w:val="0"/>
        </w:rPr>
        <w:commentReference w:id="4"/>
      </w:r>
      <w:r w:rsidR="000437B9">
        <w:rPr>
          <w:rStyle w:val="CommentReference"/>
          <w:b w:val="0"/>
        </w:rPr>
        <w:commentReference w:id="5"/>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199C9ADF" w:rsidR="00B439B1" w:rsidRPr="00B44B64" w:rsidRDefault="007E1E8E" w:rsidP="003107E9">
      <w:pPr>
        <w:pStyle w:val="BodyTextIndented"/>
      </w:pPr>
      <w:commentRangeStart w:id="6"/>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7" w:author="dugalh" w:date="2018-07-31T15:39:00Z">
        <w:r w:rsidR="00BB681A">
          <w:t xml:space="preserve">imagery </w:t>
        </w:r>
      </w:ins>
      <w:del w:id="8" w:author="dugalh" w:date="2018-07-31T15:39:00Z">
        <w:r w:rsidR="006C2A76" w:rsidRPr="00B44B64" w:rsidDel="00BB681A">
          <w:delText>maps</w:delText>
        </w:r>
        <w:r w:rsidR="00B439B1" w:rsidRPr="00B44B64" w:rsidDel="00BB681A">
          <w:delText xml:space="preserve"> are</w:delText>
        </w:r>
      </w:del>
      <w:ins w:id="9" w:author="dugalh" w:date="2018-07-31T15:39:00Z">
        <w:r w:rsidR="00BB681A">
          <w:t>is</w:t>
        </w:r>
      </w:ins>
      <w:r w:rsidR="00B439B1" w:rsidRPr="00B44B64">
        <w:t xml:space="preserve"> required to </w:t>
      </w:r>
      <w:ins w:id="10" w:author="dugalh" w:date="2018-07-31T15:39:00Z">
        <w:r w:rsidR="00BB681A">
          <w:t xml:space="preserve">produce maps of </w:t>
        </w:r>
      </w:ins>
      <w:del w:id="11"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w:t>
      </w:r>
      <w:proofErr w:type="spellStart"/>
      <w:ins w:id="12" w:author="dugalh" w:date="2018-08-02T15:11:00Z">
        <w:r w:rsidR="00327E0D">
          <w:t>Spekboom</w:t>
        </w:r>
        <w:proofErr w:type="spellEnd"/>
        <w:r w:rsidR="00327E0D">
          <w:t xml:space="preserve"> often occurs in small clumps </w:t>
        </w:r>
      </w:ins>
      <w:ins w:id="13" w:author="dugalh" w:date="2018-08-02T15:12:00Z">
        <w:r w:rsidR="00327E0D">
          <w:t xml:space="preserve">amongst a complex and varying mosaic of other vegetation.  </w:t>
        </w:r>
        <w:r w:rsidR="00327E0D">
          <w:t xml:space="preserve">Moderate to low resolution imagery suffers from spectral mixing between </w:t>
        </w:r>
        <w:proofErr w:type="spellStart"/>
        <w:r w:rsidR="00327E0D">
          <w:t>Spekboom</w:t>
        </w:r>
        <w:proofErr w:type="spellEnd"/>
        <w:r w:rsidR="00327E0D">
          <w:t>, other vegetation and soil in this heterogeneous biome</w:t>
        </w:r>
        <w:r w:rsidR="00327E0D">
          <w:fldChar w:fldCharType="begin" w:fldLock="1"/>
        </w:r>
        <w:r w:rsidR="00327E0D">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fldChar w:fldCharType="separate"/>
        </w:r>
        <w:r w:rsidR="00327E0D" w:rsidRPr="002453B4">
          <w:rPr>
            <w:noProof/>
            <w:vertAlign w:val="superscript"/>
          </w:rPr>
          <w:t>6</w:t>
        </w:r>
        <w:r w:rsidR="00327E0D">
          <w:fldChar w:fldCharType="end"/>
        </w:r>
        <w:r w:rsidR="00327E0D">
          <w:t xml:space="preserve">.  </w:t>
        </w:r>
      </w:ins>
      <w:del w:id="14" w:author="dugalh" w:date="2018-08-02T15:22:00Z">
        <w:r w:rsidR="00B439B1" w:rsidRPr="00B44B64" w:rsidDel="00B43A2E">
          <w:delText>High spatial resolution</w:delText>
        </w:r>
      </w:del>
      <w:ins w:id="15" w:author="dugalh" w:date="2018-08-02T15:22:00Z">
        <w:r w:rsidR="00B43A2E">
          <w:t>VHR</w:t>
        </w:r>
      </w:ins>
      <w:r w:rsidR="00B439B1" w:rsidRPr="00B44B64">
        <w:t xml:space="preserve"> imagery is </w:t>
      </w:r>
      <w:ins w:id="16" w:author="dugalh" w:date="2018-08-02T15:12:00Z">
        <w:r w:rsidR="00327E0D">
          <w:t xml:space="preserve">therefore </w:t>
        </w:r>
      </w:ins>
      <w:r w:rsidR="00B439B1" w:rsidRPr="00B44B64">
        <w:t xml:space="preserve">also necessary to facilitate </w:t>
      </w:r>
      <w:ins w:id="17" w:author="dugalh" w:date="2018-08-02T15:13:00Z">
        <w:r w:rsidR="00327E0D">
          <w:t xml:space="preserve">fine scale </w:t>
        </w:r>
      </w:ins>
      <w:r w:rsidR="00B439B1" w:rsidRPr="00B44B64">
        <w:t xml:space="preserve">discrimination of </w:t>
      </w:r>
      <w:del w:id="18" w:author="dugalh" w:date="2018-08-02T15:16:00Z">
        <w:r w:rsidR="00B439B1" w:rsidRPr="00B44B64" w:rsidDel="00327E0D">
          <w:delText xml:space="preserve">small </w:delText>
        </w:r>
      </w:del>
      <w:proofErr w:type="spellStart"/>
      <w:r w:rsidR="001B6754" w:rsidRPr="00B44B64">
        <w:t>s</w:t>
      </w:r>
      <w:r w:rsidR="00B439B1" w:rsidRPr="00B44B64">
        <w:t>pekboom</w:t>
      </w:r>
      <w:proofErr w:type="spellEnd"/>
      <w:r w:rsidR="00B439B1" w:rsidRPr="00B44B64">
        <w:t xml:space="preserve"> </w:t>
      </w:r>
      <w:del w:id="19" w:author="dugalh" w:date="2018-08-02T15:16:00Z">
        <w:r w:rsidR="00B439B1" w:rsidRPr="00B44B64" w:rsidDel="00327E0D">
          <w:delText xml:space="preserve">clumps </w:delText>
        </w:r>
      </w:del>
      <w:r w:rsidR="00B439B1" w:rsidRPr="00B44B64">
        <w:t xml:space="preserve">from </w:t>
      </w:r>
      <w:del w:id="20" w:author="dugalh" w:date="2018-08-02T15:16:00Z">
        <w:r w:rsidR="00B439B1" w:rsidRPr="00B44B64" w:rsidDel="00327E0D">
          <w:delText>the</w:delText>
        </w:r>
      </w:del>
      <w:ins w:id="21" w:author="dugalh" w:date="2018-08-02T15:13:00Z">
        <w:r w:rsidR="00327E0D">
          <w:t xml:space="preserve">surrounding soil and </w:t>
        </w:r>
      </w:ins>
      <w:ins w:id="22" w:author="dugalh" w:date="2018-08-02T15:15:00Z">
        <w:r w:rsidR="00327E0D">
          <w:t>vegetation.</w:t>
        </w:r>
      </w:ins>
      <w:del w:id="23" w:author="dugalh" w:date="2018-08-02T15:13:00Z">
        <w:r w:rsidR="00B439B1" w:rsidRPr="00B44B64" w:rsidDel="00327E0D">
          <w:delText xml:space="preserve"> complex and varying mosaic vegetation in which it occurs.  </w:delText>
        </w:r>
      </w:del>
      <w:ins w:id="24" w:author="dugalh" w:date="2018-08-01T18:48:00Z">
        <w:r w:rsidR="00FC4F24">
          <w:t xml:space="preserve">.  </w:t>
        </w:r>
      </w:ins>
      <w:r w:rsidR="00B439B1" w:rsidRPr="00B44B64">
        <w:t xml:space="preserve">To achieve sufficient accuracy for </w:t>
      </w:r>
      <w:ins w:id="25" w:author="dugalh" w:date="2018-08-02T15:21:00Z">
        <w:r w:rsidR="00B43A2E">
          <w:t xml:space="preserve">restoration monitoring and </w:t>
        </w:r>
      </w:ins>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commentRangeEnd w:id="6"/>
      <w:r w:rsidR="00B43A2E">
        <w:rPr>
          <w:rStyle w:val="CommentReference"/>
        </w:rPr>
        <w:commentReference w:id="6"/>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26"/>
      <w:commentRangeStart w:id="27"/>
      <w:r w:rsidR="003969AF" w:rsidRPr="00B44B64">
        <w:t>A combination of spectral</w:t>
      </w:r>
      <w:ins w:id="28" w:author="dugalh" w:date="2018-07-27T13:18:00Z">
        <w:r w:rsidR="00E85E6D">
          <w:t xml:space="preserve"> </w:t>
        </w:r>
      </w:ins>
      <w:ins w:id="29"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26"/>
      <w:r w:rsidR="003B6223">
        <w:rPr>
          <w:rStyle w:val="CommentReference"/>
        </w:rPr>
        <w:commentReference w:id="26"/>
      </w:r>
      <w:commentRangeEnd w:id="27"/>
      <w:r w:rsidR="004F4336">
        <w:rPr>
          <w:rStyle w:val="CommentReference"/>
        </w:rPr>
        <w:commentReference w:id="27"/>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w:t>
      </w:r>
      <w:r w:rsidR="00466499" w:rsidRPr="00B44B64">
        <w:lastRenderedPageBreak/>
        <w:t xml:space="preserve">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30"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31"/>
      <w:r w:rsidR="000A2580" w:rsidRPr="00B44B64">
        <w:t xml:space="preserve">An informative feature subset </w:t>
      </w:r>
      <w:r w:rsidR="00F16845" w:rsidRPr="00B44B64">
        <w:t>was</w:t>
      </w:r>
      <w:r w:rsidR="000A2580" w:rsidRPr="00B44B64">
        <w:t xml:space="preserve"> selected from a typical set of spectral</w:t>
      </w:r>
      <w:ins w:id="32" w:author="dugalh" w:date="2018-07-27T13:18:00Z">
        <w:r w:rsidR="00E85E6D">
          <w:t xml:space="preserve"> band</w:t>
        </w:r>
      </w:ins>
      <w:r w:rsidR="000A2580" w:rsidRPr="00B44B64">
        <w:t>,</w:t>
      </w:r>
      <w:ins w:id="33"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31"/>
      <w:r w:rsidR="003B6223">
        <w:rPr>
          <w:rStyle w:val="CommentReference"/>
        </w:rPr>
        <w:commentReference w:id="31"/>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34" w:author="dugalh" w:date="2018-07-27T21:39:00Z"/>
        </w:rPr>
      </w:pPr>
      <w:commentRangeStart w:id="35"/>
      <w:ins w:id="36" w:author="dugalh" w:date="2018-07-27T21:39:00Z">
        <w:r>
          <w:t>Data</w:t>
        </w:r>
      </w:ins>
      <w:commentRangeEnd w:id="35"/>
      <w:ins w:id="37" w:author="dugalh" w:date="2018-08-02T15:25:00Z">
        <w:r w:rsidR="00AD4019">
          <w:rPr>
            <w:rStyle w:val="CommentReference"/>
            <w:b w:val="0"/>
            <w:bCs w:val="0"/>
            <w:iCs w:val="0"/>
          </w:rPr>
          <w:commentReference w:id="35"/>
        </w:r>
      </w:ins>
    </w:p>
    <w:p w14:paraId="7DFD0E09" w14:textId="77777777" w:rsidR="00FF0829" w:rsidRPr="00B44B64" w:rsidRDefault="00FF0829" w:rsidP="00FF0829">
      <w:pPr>
        <w:pStyle w:val="Heading2"/>
        <w:keepLines/>
        <w:rPr>
          <w:moveTo w:id="38" w:author="dugalh" w:date="2018-07-27T21:41:00Z"/>
        </w:rPr>
      </w:pPr>
      <w:moveToRangeStart w:id="39" w:author="dugalh" w:date="2018-07-27T21:41:00Z" w:name="move520491015"/>
      <w:moveTo w:id="40" w:author="dugalh" w:date="2018-07-27T21:41:00Z">
        <w:r w:rsidRPr="00B44B64">
          <w:t>Study Area</w:t>
        </w:r>
      </w:moveTo>
    </w:p>
    <w:p w14:paraId="70106547" w14:textId="77777777" w:rsidR="00FF0829" w:rsidRPr="00B44B64" w:rsidRDefault="00FF0829" w:rsidP="00FF0829">
      <w:pPr>
        <w:pStyle w:val="BodyText"/>
        <w:rPr>
          <w:moveTo w:id="41" w:author="dugalh" w:date="2018-07-27T21:41:00Z"/>
        </w:rPr>
      </w:pPr>
      <w:moveTo w:id="42"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moveTo>
      <w:moveTo w:id="43" w:author="dugalh" w:date="2018-07-27T21:41:00Z">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moveTo>
      <w:moveTo w:id="44" w:author="dugalh" w:date="2018-07-27T21:41:00Z">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45" w:author="dugalh" w:date="2018-07-27T21:41:00Z"/>
        </w:rPr>
      </w:pPr>
      <w:moveTo w:id="46" w:author="dugalh" w:date="2018-07-27T21:41:00Z">
        <w:r w:rsidRPr="00B44B64">
          <w:t xml:space="preserve"> </w:t>
        </w:r>
      </w:moveTo>
    </w:p>
    <w:p w14:paraId="67EA06B1" w14:textId="77777777" w:rsidR="00FF0829" w:rsidRPr="00B44B64" w:rsidRDefault="00FF0829" w:rsidP="00FF0829">
      <w:pPr>
        <w:pStyle w:val="1TeksCharChar"/>
        <w:keepNext/>
        <w:keepLines/>
        <w:rPr>
          <w:moveTo w:id="47" w:author="dugalh" w:date="2018-07-27T21:41:00Z"/>
        </w:rPr>
      </w:pPr>
      <w:moveTo w:id="48" w:author="dugalh" w:date="2018-07-27T21:41:00Z">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49" w:author="dugalh" w:date="2018-07-27T21:41:00Z"/>
        </w:rPr>
      </w:pPr>
      <w:bookmarkStart w:id="50" w:name="_Toc520807799"/>
      <w:moveTo w:id="51"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52" w:author="dugalh" w:date="2018-08-01T19:22:00Z">
        <w:r w:rsidR="00D5131F">
          <w:rPr>
            <w:noProof/>
          </w:rPr>
          <w:t>1</w:t>
        </w:r>
      </w:ins>
      <w:moveTo w:id="53" w:author="dugalh" w:date="2018-07-27T21:41:00Z">
        <w:r w:rsidRPr="00B44B64">
          <w:fldChar w:fldCharType="end"/>
        </w:r>
        <w:r w:rsidRPr="00B44B64">
          <w:t xml:space="preserve">  </w:t>
        </w:r>
        <w:r w:rsidRPr="005C1E27">
          <w:rPr>
            <w:rStyle w:val="FigurecaptionChar"/>
            <w:b w:val="0"/>
          </w:rPr>
          <w:t>Little Karoo study area</w:t>
        </w:r>
        <w:bookmarkEnd w:id="50"/>
      </w:moveTo>
    </w:p>
    <w:p w14:paraId="2A594F65" w14:textId="77777777" w:rsidR="00FF0829" w:rsidRPr="00B44B64" w:rsidRDefault="00FF0829" w:rsidP="00FF0829">
      <w:pPr>
        <w:pStyle w:val="Heading2"/>
        <w:rPr>
          <w:moveTo w:id="54" w:author="dugalh" w:date="2018-07-27T21:41:00Z"/>
        </w:rPr>
      </w:pPr>
      <w:commentRangeStart w:id="55"/>
      <w:commentRangeStart w:id="56"/>
      <w:moveTo w:id="57" w:author="dugalh" w:date="2018-07-27T21:41:00Z">
        <w:r w:rsidRPr="00B44B64">
          <w:t>Imagery</w:t>
        </w:r>
        <w:commentRangeEnd w:id="55"/>
        <w:r>
          <w:rPr>
            <w:rStyle w:val="CommentReference"/>
            <w:i w:val="0"/>
          </w:rPr>
          <w:commentReference w:id="55"/>
        </w:r>
        <w:commentRangeEnd w:id="56"/>
        <w:r>
          <w:rPr>
            <w:rStyle w:val="CommentReference"/>
            <w:i w:val="0"/>
          </w:rPr>
          <w:commentReference w:id="56"/>
        </w:r>
      </w:moveTo>
    </w:p>
    <w:p w14:paraId="6C7FEBD9" w14:textId="3F47A052" w:rsidR="00FF0829" w:rsidRDefault="00FF0829" w:rsidP="00FF0829">
      <w:pPr>
        <w:pStyle w:val="BodyTextIndented"/>
        <w:rPr>
          <w:ins w:id="58" w:author="dugalh" w:date="2018-07-27T21:43:00Z"/>
        </w:rPr>
      </w:pPr>
      <w:moveTo w:id="59"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39"/>
    </w:p>
    <w:p w14:paraId="5EE6AADD" w14:textId="77777777" w:rsidR="00FF0829" w:rsidRPr="00B44B64" w:rsidRDefault="00FF0829" w:rsidP="00FF0829">
      <w:pPr>
        <w:pStyle w:val="Heading2"/>
        <w:rPr>
          <w:moveTo w:id="60" w:author="dugalh" w:date="2018-07-27T21:43:00Z"/>
        </w:rPr>
      </w:pPr>
      <w:moveToRangeStart w:id="61" w:author="dugalh" w:date="2018-07-27T21:43:00Z" w:name="move520491156"/>
      <w:moveTo w:id="62" w:author="dugalh" w:date="2018-07-27T21:43:00Z">
        <w:r w:rsidRPr="00B44B64">
          <w:lastRenderedPageBreak/>
          <w:t>Data Collection</w:t>
        </w:r>
      </w:moveTo>
    </w:p>
    <w:p w14:paraId="5235BB79" w14:textId="77777777" w:rsidR="00FF0829" w:rsidRPr="00B44B64" w:rsidRDefault="00FF0829" w:rsidP="00FF0829">
      <w:pPr>
        <w:pStyle w:val="BodyText"/>
        <w:rPr>
          <w:moveTo w:id="63" w:author="dugalh" w:date="2018-07-27T21:43:00Z"/>
        </w:rPr>
      </w:pPr>
      <w:moveTo w:id="64"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moveTo>
      <w:moveTo w:id="65" w:author="dugalh" w:date="2018-07-27T21:43:00Z">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moveTo>
      <w:moveTo w:id="66" w:author="dugalh" w:date="2018-07-27T21:43:00Z">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67" w:author="dugalh" w:date="2018-07-27T21:43:00Z"/>
        </w:rPr>
      </w:pPr>
      <w:moveTo w:id="68" w:author="dugalh" w:date="2018-07-27T21:43:00Z">
        <w:r w:rsidRPr="00B44B64">
          <w:fldChar w:fldCharType="begin"/>
        </w:r>
        <w:r w:rsidRPr="00B44B64">
          <w:instrText xml:space="preserve"> REF _Ref392343684 \h  \* MERGEFORMAT </w:instrText>
        </w:r>
      </w:moveTo>
      <w:moveTo w:id="69" w:author="dugalh" w:date="2018-07-27T21:43:00Z">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70" w:author="dugalh" w:date="2018-07-27T21:43:00Z"/>
        </w:rPr>
      </w:pPr>
    </w:p>
    <w:p w14:paraId="0E6081F4" w14:textId="77777777" w:rsidR="00FF0829" w:rsidRPr="00B44B64" w:rsidRDefault="00FF0829" w:rsidP="00FF0829">
      <w:pPr>
        <w:pStyle w:val="1TeksCharChar"/>
        <w:keepNext/>
        <w:spacing w:line="240" w:lineRule="auto"/>
        <w:jc w:val="center"/>
        <w:rPr>
          <w:moveTo w:id="71" w:author="dugalh" w:date="2018-07-27T21:43:00Z"/>
        </w:rPr>
      </w:pPr>
      <w:moveTo w:id="72"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73" w:author="dugalh" w:date="2018-07-27T21:43:00Z"/>
              </w:rPr>
            </w:pPr>
            <w:bookmarkStart w:id="74" w:name="_Toc520807800"/>
            <w:moveTo w:id="75"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76" w:author="dugalh" w:date="2018-08-01T19:22:00Z">
              <w:r w:rsidR="00D5131F">
                <w:rPr>
                  <w:noProof/>
                </w:rPr>
                <w:t>2</w:t>
              </w:r>
            </w:ins>
            <w:moveTo w:id="77" w:author="dugalh" w:date="2018-07-27T21:43:00Z">
              <w:del w:id="78" w:author="dugalh" w:date="2018-08-01T19:22:00Z">
                <w:r w:rsidDel="00D5131F">
                  <w:rPr>
                    <w:noProof/>
                  </w:rPr>
                  <w:delText>3</w:delText>
                </w:r>
              </w:del>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74"/>
            </w:moveTo>
          </w:p>
        </w:tc>
      </w:tr>
    </w:tbl>
    <w:p w14:paraId="37AE085B" w14:textId="77777777" w:rsidR="00FF0829" w:rsidRPr="00B44B64" w:rsidRDefault="00FF0829" w:rsidP="00FF0829">
      <w:pPr>
        <w:pStyle w:val="1FigureTablesource"/>
        <w:ind w:left="5040" w:firstLine="720"/>
        <w:jc w:val="left"/>
        <w:rPr>
          <w:moveTo w:id="79" w:author="dugalh" w:date="2018-07-27T21:43:00Z"/>
        </w:rPr>
      </w:pPr>
      <w:moveTo w:id="80"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81" w:author="dugalh" w:date="2018-07-27T21:43:00Z"/>
        </w:rPr>
      </w:pPr>
      <w:moveTo w:id="82"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ins w:id="83" w:author="dugalh" w:date="2018-07-30T22:19:00Z">
        <w:r w:rsidR="005E6A2D">
          <w:rPr>
            <w:noProof/>
          </w:rPr>
          <w:t>1</w:t>
        </w:r>
      </w:ins>
      <w:moveTo w:id="84"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85" w:author="dugalh" w:date="2018-07-27T21:43:00Z"/>
              </w:rPr>
            </w:pPr>
            <w:moveTo w:id="86"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87" w:author="dugalh" w:date="2018-07-27T21:43:00Z"/>
              </w:rPr>
            </w:pPr>
            <w:moveTo w:id="88"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89" w:author="dugalh" w:date="2018-07-27T21:43:00Z"/>
              </w:rPr>
            </w:pPr>
            <w:moveTo w:id="90"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91" w:author="dugalh" w:date="2018-07-27T21:43:00Z"/>
              </w:rPr>
            </w:pPr>
            <w:moveTo w:id="92"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93" w:author="dugalh" w:date="2018-07-27T21:43:00Z"/>
              </w:rPr>
            </w:pPr>
            <w:moveTo w:id="94"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95" w:author="dugalh" w:date="2018-07-27T21:43:00Z"/>
              </w:rPr>
            </w:pPr>
            <w:moveTo w:id="96"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97" w:author="dugalh" w:date="2018-07-27T21:43:00Z"/>
                <w:sz w:val="16"/>
              </w:rPr>
            </w:pPr>
            <w:proofErr w:type="spellStart"/>
            <w:moveTo w:id="98" w:author="dugalh" w:date="2018-07-27T21:43:00Z">
              <w:r w:rsidRPr="00B44B64">
                <w:rPr>
                  <w:sz w:val="16"/>
                </w:rPr>
                <w:t>Matjiesvlei</w:t>
              </w:r>
              <w:proofErr w:type="spellEnd"/>
            </w:moveTo>
          </w:p>
        </w:tc>
        <w:tc>
          <w:tcPr>
            <w:tcW w:w="0" w:type="auto"/>
          </w:tcPr>
          <w:p w14:paraId="4E7A4B11" w14:textId="77777777" w:rsidR="00FF0829" w:rsidRPr="00B44B64" w:rsidRDefault="00FF0829" w:rsidP="008F3AD0">
            <w:pPr>
              <w:pStyle w:val="1TableText"/>
              <w:tabs>
                <w:tab w:val="num" w:pos="993"/>
              </w:tabs>
              <w:spacing w:before="0"/>
              <w:rPr>
                <w:moveTo w:id="99" w:author="dugalh" w:date="2018-07-27T21:43:00Z"/>
                <w:rFonts w:cs="Arial"/>
                <w:b/>
              </w:rPr>
            </w:pPr>
            <w:moveTo w:id="100" w:author="dugalh" w:date="2018-07-27T21:43:00Z">
              <w:r w:rsidRPr="00B44B64">
                <w:rPr>
                  <w:rFonts w:cs="Arial"/>
                </w:rPr>
                <w:t>1a</w:t>
              </w:r>
            </w:moveTo>
          </w:p>
        </w:tc>
        <w:tc>
          <w:tcPr>
            <w:tcW w:w="0" w:type="auto"/>
          </w:tcPr>
          <w:p w14:paraId="449EB1E7" w14:textId="77777777" w:rsidR="00FF0829" w:rsidRPr="00B44B64" w:rsidRDefault="00FF0829" w:rsidP="008F3AD0">
            <w:pPr>
              <w:rPr>
                <w:moveTo w:id="101" w:author="dugalh" w:date="2018-07-27T21:43:00Z"/>
                <w:sz w:val="16"/>
              </w:rPr>
            </w:pPr>
            <w:moveTo w:id="102" w:author="dugalh" w:date="2018-07-27T21:43:00Z">
              <w:r w:rsidRPr="00B44B64">
                <w:rPr>
                  <w:sz w:val="16"/>
                </w:rPr>
                <w:t>Shale</w:t>
              </w:r>
            </w:moveTo>
          </w:p>
        </w:tc>
        <w:tc>
          <w:tcPr>
            <w:tcW w:w="0" w:type="auto"/>
          </w:tcPr>
          <w:p w14:paraId="171BC5E2" w14:textId="77777777" w:rsidR="00FF0829" w:rsidRPr="00B44B64" w:rsidRDefault="00FF0829" w:rsidP="008F3AD0">
            <w:pPr>
              <w:rPr>
                <w:moveTo w:id="103" w:author="dugalh" w:date="2018-07-27T21:43:00Z"/>
                <w:sz w:val="16"/>
              </w:rPr>
            </w:pPr>
            <w:moveTo w:id="104"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8F3AD0">
            <w:pPr>
              <w:rPr>
                <w:moveTo w:id="105" w:author="dugalh" w:date="2018-07-27T21:43:00Z"/>
                <w:sz w:val="16"/>
              </w:rPr>
            </w:pPr>
            <w:moveTo w:id="106"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07" w:author="dugalh" w:date="2018-07-27T21:43:00Z"/>
                <w:sz w:val="16"/>
              </w:rPr>
            </w:pPr>
            <w:moveTo w:id="108"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09"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10" w:author="dugalh" w:date="2018-07-27T21:43:00Z"/>
                <w:rFonts w:cs="Arial"/>
                <w:b/>
              </w:rPr>
            </w:pPr>
            <w:moveTo w:id="111" w:author="dugalh" w:date="2018-07-27T21:43:00Z">
              <w:r w:rsidRPr="00B44B64">
                <w:rPr>
                  <w:rFonts w:cs="Arial"/>
                </w:rPr>
                <w:t>1b</w:t>
              </w:r>
            </w:moveTo>
          </w:p>
        </w:tc>
        <w:tc>
          <w:tcPr>
            <w:tcW w:w="0" w:type="auto"/>
          </w:tcPr>
          <w:p w14:paraId="046DE141" w14:textId="77777777" w:rsidR="00FF0829" w:rsidRPr="00B44B64" w:rsidRDefault="00FF0829" w:rsidP="008F3AD0">
            <w:pPr>
              <w:rPr>
                <w:moveTo w:id="112" w:author="dugalh" w:date="2018-07-27T21:43:00Z"/>
                <w:sz w:val="16"/>
              </w:rPr>
            </w:pPr>
          </w:p>
        </w:tc>
        <w:tc>
          <w:tcPr>
            <w:tcW w:w="0" w:type="auto"/>
          </w:tcPr>
          <w:p w14:paraId="066724F4" w14:textId="77777777" w:rsidR="00FF0829" w:rsidRPr="00B44B64" w:rsidRDefault="00FF0829" w:rsidP="008F3AD0">
            <w:pPr>
              <w:rPr>
                <w:moveTo w:id="113" w:author="dugalh" w:date="2018-07-27T21:43:00Z"/>
                <w:sz w:val="16"/>
              </w:rPr>
            </w:pPr>
          </w:p>
        </w:tc>
        <w:tc>
          <w:tcPr>
            <w:tcW w:w="0" w:type="auto"/>
          </w:tcPr>
          <w:p w14:paraId="3E0149CE" w14:textId="77777777" w:rsidR="00FF0829" w:rsidRPr="00B44B64" w:rsidRDefault="00FF0829" w:rsidP="008F3AD0">
            <w:pPr>
              <w:rPr>
                <w:moveTo w:id="114" w:author="dugalh" w:date="2018-07-27T21:43:00Z"/>
                <w:sz w:val="16"/>
              </w:rPr>
            </w:pPr>
            <w:moveTo w:id="115"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16" w:author="dugalh" w:date="2018-07-27T21:43:00Z"/>
                <w:sz w:val="16"/>
              </w:rPr>
            </w:pPr>
            <w:moveTo w:id="117"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18"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19" w:author="dugalh" w:date="2018-07-27T21:43:00Z"/>
                <w:rFonts w:cs="Arial"/>
                <w:b/>
              </w:rPr>
            </w:pPr>
            <w:moveTo w:id="120" w:author="dugalh" w:date="2018-07-27T21:43:00Z">
              <w:r w:rsidRPr="00B44B64">
                <w:rPr>
                  <w:rFonts w:cs="Arial"/>
                </w:rPr>
                <w:t>2</w:t>
              </w:r>
            </w:moveTo>
          </w:p>
        </w:tc>
        <w:tc>
          <w:tcPr>
            <w:tcW w:w="0" w:type="auto"/>
          </w:tcPr>
          <w:p w14:paraId="3F68A5A6" w14:textId="77777777" w:rsidR="00FF0829" w:rsidRPr="00B44B64" w:rsidRDefault="00FF0829" w:rsidP="008F3AD0">
            <w:pPr>
              <w:rPr>
                <w:moveTo w:id="121" w:author="dugalh" w:date="2018-07-27T21:43:00Z"/>
                <w:sz w:val="16"/>
              </w:rPr>
            </w:pPr>
          </w:p>
        </w:tc>
        <w:tc>
          <w:tcPr>
            <w:tcW w:w="0" w:type="auto"/>
          </w:tcPr>
          <w:p w14:paraId="2CA7A5AD" w14:textId="77777777" w:rsidR="00FF0829" w:rsidRPr="00B44B64" w:rsidRDefault="00FF0829" w:rsidP="008F3AD0">
            <w:pPr>
              <w:rPr>
                <w:moveTo w:id="122" w:author="dugalh" w:date="2018-07-27T21:43:00Z"/>
                <w:sz w:val="16"/>
              </w:rPr>
            </w:pPr>
          </w:p>
        </w:tc>
        <w:tc>
          <w:tcPr>
            <w:tcW w:w="0" w:type="auto"/>
          </w:tcPr>
          <w:p w14:paraId="368BA58E" w14:textId="77777777" w:rsidR="00FF0829" w:rsidRPr="00B44B64" w:rsidRDefault="00FF0829" w:rsidP="008F3AD0">
            <w:pPr>
              <w:rPr>
                <w:moveTo w:id="123" w:author="dugalh" w:date="2018-07-27T21:43:00Z"/>
                <w:sz w:val="16"/>
              </w:rPr>
            </w:pPr>
            <w:moveTo w:id="124"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25" w:author="dugalh" w:date="2018-07-27T21:43:00Z"/>
                <w:sz w:val="16"/>
              </w:rPr>
            </w:pPr>
            <w:moveTo w:id="126"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27"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28" w:author="dugalh" w:date="2018-07-27T21:43:00Z"/>
                <w:rFonts w:cs="Arial"/>
                <w:b/>
              </w:rPr>
            </w:pPr>
            <w:moveTo w:id="129" w:author="dugalh" w:date="2018-07-27T21:43:00Z">
              <w:r w:rsidRPr="00B44B64">
                <w:rPr>
                  <w:rFonts w:cs="Arial"/>
                </w:rPr>
                <w:t>3</w:t>
              </w:r>
            </w:moveTo>
          </w:p>
        </w:tc>
        <w:tc>
          <w:tcPr>
            <w:tcW w:w="0" w:type="auto"/>
          </w:tcPr>
          <w:p w14:paraId="108F0396" w14:textId="77777777" w:rsidR="00FF0829" w:rsidRPr="00B44B64" w:rsidRDefault="00FF0829" w:rsidP="008F3AD0">
            <w:pPr>
              <w:rPr>
                <w:moveTo w:id="130" w:author="dugalh" w:date="2018-07-27T21:43:00Z"/>
                <w:sz w:val="16"/>
              </w:rPr>
            </w:pPr>
          </w:p>
        </w:tc>
        <w:tc>
          <w:tcPr>
            <w:tcW w:w="0" w:type="auto"/>
          </w:tcPr>
          <w:p w14:paraId="5989530E" w14:textId="77777777" w:rsidR="00FF0829" w:rsidRPr="00B44B64" w:rsidRDefault="00FF0829" w:rsidP="008F3AD0">
            <w:pPr>
              <w:rPr>
                <w:moveTo w:id="131" w:author="dugalh" w:date="2018-07-27T21:43:00Z"/>
                <w:sz w:val="16"/>
              </w:rPr>
            </w:pPr>
          </w:p>
        </w:tc>
        <w:tc>
          <w:tcPr>
            <w:tcW w:w="0" w:type="auto"/>
          </w:tcPr>
          <w:p w14:paraId="04441775" w14:textId="77777777" w:rsidR="00FF0829" w:rsidRPr="00B44B64" w:rsidRDefault="00FF0829" w:rsidP="008F3AD0">
            <w:pPr>
              <w:rPr>
                <w:moveTo w:id="132" w:author="dugalh" w:date="2018-07-27T21:43:00Z"/>
                <w:sz w:val="16"/>
              </w:rPr>
            </w:pPr>
            <w:moveTo w:id="133"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34" w:author="dugalh" w:date="2018-07-27T21:43:00Z"/>
                <w:sz w:val="16"/>
              </w:rPr>
            </w:pPr>
            <w:moveTo w:id="135"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36"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37" w:author="dugalh" w:date="2018-07-27T21:43:00Z"/>
                <w:rFonts w:cs="Arial"/>
                <w:b/>
              </w:rPr>
            </w:pPr>
            <w:moveTo w:id="138" w:author="dugalh" w:date="2018-07-27T21:43:00Z">
              <w:r w:rsidRPr="00B44B64">
                <w:rPr>
                  <w:rFonts w:cs="Arial"/>
                </w:rPr>
                <w:t>4</w:t>
              </w:r>
            </w:moveTo>
          </w:p>
        </w:tc>
        <w:tc>
          <w:tcPr>
            <w:tcW w:w="0" w:type="auto"/>
          </w:tcPr>
          <w:p w14:paraId="4A596180" w14:textId="77777777" w:rsidR="00FF0829" w:rsidRPr="00B44B64" w:rsidRDefault="00FF0829" w:rsidP="008F3AD0">
            <w:pPr>
              <w:rPr>
                <w:moveTo w:id="139" w:author="dugalh" w:date="2018-07-27T21:43:00Z"/>
                <w:sz w:val="16"/>
              </w:rPr>
            </w:pPr>
          </w:p>
        </w:tc>
        <w:tc>
          <w:tcPr>
            <w:tcW w:w="0" w:type="auto"/>
          </w:tcPr>
          <w:p w14:paraId="61FE5B4B" w14:textId="77777777" w:rsidR="00FF0829" w:rsidRPr="00B44B64" w:rsidRDefault="00FF0829" w:rsidP="008F3AD0">
            <w:pPr>
              <w:rPr>
                <w:moveTo w:id="140" w:author="dugalh" w:date="2018-07-27T21:43:00Z"/>
                <w:sz w:val="16"/>
              </w:rPr>
            </w:pPr>
          </w:p>
        </w:tc>
        <w:tc>
          <w:tcPr>
            <w:tcW w:w="0" w:type="auto"/>
          </w:tcPr>
          <w:p w14:paraId="76012662" w14:textId="77777777" w:rsidR="00FF0829" w:rsidRPr="00B44B64" w:rsidRDefault="00FF0829" w:rsidP="008F3AD0">
            <w:pPr>
              <w:rPr>
                <w:moveTo w:id="141" w:author="dugalh" w:date="2018-07-27T21:43:00Z"/>
                <w:sz w:val="16"/>
              </w:rPr>
            </w:pPr>
            <w:moveTo w:id="142"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43" w:author="dugalh" w:date="2018-07-27T21:43:00Z"/>
                <w:sz w:val="16"/>
              </w:rPr>
            </w:pPr>
            <w:moveTo w:id="144"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45"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46" w:author="dugalh" w:date="2018-07-27T21:43:00Z"/>
                <w:rFonts w:cs="Arial"/>
                <w:b/>
              </w:rPr>
            </w:pPr>
            <w:moveTo w:id="147" w:author="dugalh" w:date="2018-07-27T21:43:00Z">
              <w:r w:rsidRPr="00B44B64">
                <w:rPr>
                  <w:rFonts w:cs="Arial"/>
                </w:rPr>
                <w:t>5</w:t>
              </w:r>
            </w:moveTo>
          </w:p>
        </w:tc>
        <w:tc>
          <w:tcPr>
            <w:tcW w:w="0" w:type="auto"/>
          </w:tcPr>
          <w:p w14:paraId="158A0B69" w14:textId="77777777" w:rsidR="00FF0829" w:rsidRPr="00B44B64" w:rsidRDefault="00FF0829" w:rsidP="008F3AD0">
            <w:pPr>
              <w:rPr>
                <w:moveTo w:id="148" w:author="dugalh" w:date="2018-07-27T21:43:00Z"/>
                <w:sz w:val="16"/>
              </w:rPr>
            </w:pPr>
          </w:p>
        </w:tc>
        <w:tc>
          <w:tcPr>
            <w:tcW w:w="0" w:type="auto"/>
          </w:tcPr>
          <w:p w14:paraId="6BE466C0" w14:textId="77777777" w:rsidR="00FF0829" w:rsidRPr="00B44B64" w:rsidRDefault="00FF0829" w:rsidP="008F3AD0">
            <w:pPr>
              <w:rPr>
                <w:moveTo w:id="149" w:author="dugalh" w:date="2018-07-27T21:43:00Z"/>
                <w:sz w:val="16"/>
              </w:rPr>
            </w:pPr>
          </w:p>
        </w:tc>
        <w:tc>
          <w:tcPr>
            <w:tcW w:w="0" w:type="auto"/>
          </w:tcPr>
          <w:p w14:paraId="3446C904" w14:textId="77777777" w:rsidR="00FF0829" w:rsidRPr="00B44B64" w:rsidRDefault="00FF0829" w:rsidP="008F3AD0">
            <w:pPr>
              <w:rPr>
                <w:moveTo w:id="150" w:author="dugalh" w:date="2018-07-27T21:43:00Z"/>
                <w:sz w:val="16"/>
              </w:rPr>
            </w:pPr>
            <w:moveTo w:id="151"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52" w:author="dugalh" w:date="2018-07-27T21:43:00Z"/>
                <w:sz w:val="16"/>
              </w:rPr>
            </w:pPr>
            <w:moveTo w:id="153"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54"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55" w:author="dugalh" w:date="2018-07-27T21:43:00Z"/>
                <w:rFonts w:cs="Arial"/>
                <w:b/>
              </w:rPr>
            </w:pPr>
            <w:moveTo w:id="156" w:author="dugalh" w:date="2018-07-27T21:43:00Z">
              <w:r w:rsidRPr="00B44B64">
                <w:rPr>
                  <w:rFonts w:cs="Arial"/>
                </w:rPr>
                <w:t>6</w:t>
              </w:r>
            </w:moveTo>
          </w:p>
        </w:tc>
        <w:tc>
          <w:tcPr>
            <w:tcW w:w="0" w:type="auto"/>
          </w:tcPr>
          <w:p w14:paraId="06BC0CED" w14:textId="77777777" w:rsidR="00FF0829" w:rsidRPr="00B44B64" w:rsidRDefault="00FF0829" w:rsidP="008F3AD0">
            <w:pPr>
              <w:rPr>
                <w:moveTo w:id="157" w:author="dugalh" w:date="2018-07-27T21:43:00Z"/>
                <w:sz w:val="16"/>
              </w:rPr>
            </w:pPr>
          </w:p>
        </w:tc>
        <w:tc>
          <w:tcPr>
            <w:tcW w:w="0" w:type="auto"/>
          </w:tcPr>
          <w:p w14:paraId="7748A76D" w14:textId="77777777" w:rsidR="00FF0829" w:rsidRPr="00B44B64" w:rsidRDefault="00FF0829" w:rsidP="008F3AD0">
            <w:pPr>
              <w:rPr>
                <w:moveTo w:id="158" w:author="dugalh" w:date="2018-07-27T21:43:00Z"/>
                <w:sz w:val="16"/>
              </w:rPr>
            </w:pPr>
          </w:p>
        </w:tc>
        <w:tc>
          <w:tcPr>
            <w:tcW w:w="0" w:type="auto"/>
          </w:tcPr>
          <w:p w14:paraId="394BFDCE" w14:textId="77777777" w:rsidR="00FF0829" w:rsidRPr="00B44B64" w:rsidRDefault="00FF0829" w:rsidP="008F3AD0">
            <w:pPr>
              <w:rPr>
                <w:moveTo w:id="159" w:author="dugalh" w:date="2018-07-27T21:43:00Z"/>
                <w:sz w:val="16"/>
              </w:rPr>
            </w:pPr>
            <w:moveTo w:id="160"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61" w:author="dugalh" w:date="2018-07-27T21:43:00Z"/>
                <w:sz w:val="16"/>
              </w:rPr>
            </w:pPr>
            <w:moveTo w:id="162"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63"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64" w:author="dugalh" w:date="2018-07-27T21:43:00Z"/>
                <w:rFonts w:cs="Arial"/>
                <w:b/>
              </w:rPr>
            </w:pPr>
            <w:moveTo w:id="165" w:author="dugalh" w:date="2018-07-27T21:43:00Z">
              <w:r w:rsidRPr="00B44B64">
                <w:rPr>
                  <w:rFonts w:cs="Arial"/>
                </w:rPr>
                <w:t>7</w:t>
              </w:r>
            </w:moveTo>
          </w:p>
        </w:tc>
        <w:tc>
          <w:tcPr>
            <w:tcW w:w="0" w:type="auto"/>
          </w:tcPr>
          <w:p w14:paraId="084BA1E8" w14:textId="77777777" w:rsidR="00FF0829" w:rsidRPr="00B44B64" w:rsidRDefault="00FF0829" w:rsidP="008F3AD0">
            <w:pPr>
              <w:rPr>
                <w:moveTo w:id="166" w:author="dugalh" w:date="2018-07-27T21:43:00Z"/>
                <w:sz w:val="16"/>
              </w:rPr>
            </w:pPr>
          </w:p>
        </w:tc>
        <w:tc>
          <w:tcPr>
            <w:tcW w:w="0" w:type="auto"/>
          </w:tcPr>
          <w:p w14:paraId="588EE8FE" w14:textId="77777777" w:rsidR="00FF0829" w:rsidRPr="00B44B64" w:rsidRDefault="00FF0829" w:rsidP="008F3AD0">
            <w:pPr>
              <w:rPr>
                <w:moveTo w:id="167" w:author="dugalh" w:date="2018-07-27T21:43:00Z"/>
                <w:sz w:val="16"/>
              </w:rPr>
            </w:pPr>
          </w:p>
        </w:tc>
        <w:tc>
          <w:tcPr>
            <w:tcW w:w="0" w:type="auto"/>
          </w:tcPr>
          <w:p w14:paraId="7D8D3C73" w14:textId="77777777" w:rsidR="00FF0829" w:rsidRPr="00B44B64" w:rsidRDefault="00FF0829" w:rsidP="008F3AD0">
            <w:pPr>
              <w:rPr>
                <w:moveTo w:id="168" w:author="dugalh" w:date="2018-07-27T21:43:00Z"/>
                <w:sz w:val="16"/>
              </w:rPr>
            </w:pPr>
            <w:moveTo w:id="169"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170" w:author="dugalh" w:date="2018-07-27T21:43:00Z"/>
                <w:sz w:val="16"/>
              </w:rPr>
            </w:pPr>
            <w:moveTo w:id="171"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172"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173" w:author="dugalh" w:date="2018-07-27T21:43:00Z"/>
                <w:rFonts w:cs="Arial"/>
                <w:b/>
              </w:rPr>
            </w:pPr>
            <w:moveTo w:id="174"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175"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176"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177" w:author="dugalh" w:date="2018-07-27T21:43:00Z"/>
                <w:sz w:val="16"/>
              </w:rPr>
            </w:pPr>
            <w:moveTo w:id="178"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179" w:author="dugalh" w:date="2018-07-27T21:43:00Z"/>
                <w:sz w:val="16"/>
              </w:rPr>
            </w:pPr>
            <w:moveTo w:id="180"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181" w:author="dugalh" w:date="2018-07-27T21:43:00Z"/>
                <w:sz w:val="16"/>
              </w:rPr>
            </w:pPr>
            <w:proofErr w:type="spellStart"/>
            <w:moveTo w:id="182"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183" w:author="dugalh" w:date="2018-07-27T21:43:00Z"/>
                <w:rFonts w:cs="Arial"/>
                <w:b/>
              </w:rPr>
            </w:pPr>
            <w:moveTo w:id="184"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185" w:author="dugalh" w:date="2018-07-27T21:43:00Z"/>
                <w:sz w:val="16"/>
              </w:rPr>
            </w:pPr>
            <w:moveTo w:id="186"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187" w:author="dugalh" w:date="2018-07-27T21:43:00Z"/>
                <w:sz w:val="16"/>
              </w:rPr>
            </w:pPr>
            <w:moveTo w:id="188"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8F3AD0">
            <w:pPr>
              <w:rPr>
                <w:moveTo w:id="189" w:author="dugalh" w:date="2018-07-27T21:43:00Z"/>
                <w:sz w:val="16"/>
              </w:rPr>
            </w:pPr>
            <w:moveTo w:id="190"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191" w:author="dugalh" w:date="2018-07-27T21:43:00Z"/>
                <w:sz w:val="16"/>
              </w:rPr>
            </w:pPr>
            <w:moveTo w:id="192"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193"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194" w:author="dugalh" w:date="2018-07-27T21:43:00Z"/>
                <w:rFonts w:cs="Arial"/>
                <w:b/>
              </w:rPr>
            </w:pPr>
            <w:moveTo w:id="195"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196" w:author="dugalh" w:date="2018-07-27T21:43:00Z"/>
                <w:sz w:val="16"/>
              </w:rPr>
            </w:pPr>
          </w:p>
        </w:tc>
        <w:tc>
          <w:tcPr>
            <w:tcW w:w="0" w:type="auto"/>
            <w:tcBorders>
              <w:top w:val="nil"/>
            </w:tcBorders>
          </w:tcPr>
          <w:p w14:paraId="6A484615" w14:textId="77777777" w:rsidR="00FF0829" w:rsidRPr="00B44B64" w:rsidRDefault="00FF0829" w:rsidP="008F3AD0">
            <w:pPr>
              <w:rPr>
                <w:moveTo w:id="197" w:author="dugalh" w:date="2018-07-27T21:43:00Z"/>
                <w:sz w:val="16"/>
              </w:rPr>
            </w:pPr>
          </w:p>
        </w:tc>
        <w:tc>
          <w:tcPr>
            <w:tcW w:w="0" w:type="auto"/>
            <w:tcBorders>
              <w:top w:val="nil"/>
            </w:tcBorders>
          </w:tcPr>
          <w:p w14:paraId="71B58465" w14:textId="77777777" w:rsidR="00FF0829" w:rsidRPr="00B44B64" w:rsidRDefault="00FF0829" w:rsidP="008F3AD0">
            <w:pPr>
              <w:rPr>
                <w:moveTo w:id="198" w:author="dugalh" w:date="2018-07-27T21:43:00Z"/>
                <w:sz w:val="16"/>
              </w:rPr>
            </w:pPr>
            <w:moveTo w:id="199"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200" w:author="dugalh" w:date="2018-07-27T21:43:00Z"/>
                <w:sz w:val="16"/>
              </w:rPr>
            </w:pPr>
            <w:moveTo w:id="201"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202"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203" w:author="dugalh" w:date="2018-07-27T21:43:00Z"/>
                <w:rFonts w:cs="Arial"/>
                <w:b/>
              </w:rPr>
            </w:pPr>
            <w:moveTo w:id="204" w:author="dugalh" w:date="2018-07-27T21:43:00Z">
              <w:r w:rsidRPr="00B44B64">
                <w:rPr>
                  <w:rFonts w:cs="Arial"/>
                </w:rPr>
                <w:t>3</w:t>
              </w:r>
            </w:moveTo>
          </w:p>
        </w:tc>
        <w:tc>
          <w:tcPr>
            <w:tcW w:w="0" w:type="auto"/>
          </w:tcPr>
          <w:p w14:paraId="48826678" w14:textId="77777777" w:rsidR="00FF0829" w:rsidRPr="00B44B64" w:rsidRDefault="00FF0829" w:rsidP="008F3AD0">
            <w:pPr>
              <w:rPr>
                <w:moveTo w:id="205" w:author="dugalh" w:date="2018-07-27T21:43:00Z"/>
                <w:sz w:val="16"/>
              </w:rPr>
            </w:pPr>
          </w:p>
        </w:tc>
        <w:tc>
          <w:tcPr>
            <w:tcW w:w="0" w:type="auto"/>
          </w:tcPr>
          <w:p w14:paraId="4DA1E83A" w14:textId="77777777" w:rsidR="00FF0829" w:rsidRPr="00B44B64" w:rsidRDefault="00FF0829" w:rsidP="008F3AD0">
            <w:pPr>
              <w:rPr>
                <w:moveTo w:id="206" w:author="dugalh" w:date="2018-07-27T21:43:00Z"/>
                <w:sz w:val="16"/>
              </w:rPr>
            </w:pPr>
          </w:p>
        </w:tc>
        <w:tc>
          <w:tcPr>
            <w:tcW w:w="0" w:type="auto"/>
          </w:tcPr>
          <w:p w14:paraId="5756E2B8" w14:textId="77777777" w:rsidR="00FF0829" w:rsidRPr="00B44B64" w:rsidRDefault="00FF0829" w:rsidP="008F3AD0">
            <w:pPr>
              <w:rPr>
                <w:moveTo w:id="207" w:author="dugalh" w:date="2018-07-27T21:43:00Z"/>
                <w:sz w:val="16"/>
              </w:rPr>
            </w:pPr>
            <w:moveTo w:id="208"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09" w:author="dugalh" w:date="2018-07-27T21:43:00Z"/>
                <w:sz w:val="16"/>
              </w:rPr>
            </w:pPr>
            <w:moveTo w:id="210"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11"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12" w:author="dugalh" w:date="2018-07-27T21:43:00Z"/>
                <w:rFonts w:cs="Arial"/>
                <w:b/>
              </w:rPr>
            </w:pPr>
            <w:moveTo w:id="213"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14"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15"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16" w:author="dugalh" w:date="2018-07-27T21:43:00Z"/>
                <w:sz w:val="16"/>
              </w:rPr>
            </w:pPr>
            <w:moveTo w:id="217"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18" w:author="dugalh" w:date="2018-07-27T21:43:00Z"/>
                <w:sz w:val="16"/>
              </w:rPr>
            </w:pPr>
            <w:moveTo w:id="219"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20" w:author="dugalh" w:date="2018-07-27T21:43:00Z"/>
                <w:sz w:val="16"/>
              </w:rPr>
            </w:pPr>
            <w:proofErr w:type="spellStart"/>
            <w:moveTo w:id="221"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22" w:author="dugalh" w:date="2018-07-27T21:43:00Z"/>
                <w:rFonts w:cs="Arial"/>
                <w:b/>
              </w:rPr>
            </w:pPr>
            <w:moveTo w:id="223"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24" w:author="dugalh" w:date="2018-07-27T21:43:00Z"/>
                <w:sz w:val="16"/>
              </w:rPr>
            </w:pPr>
            <w:proofErr w:type="spellStart"/>
            <w:moveTo w:id="225"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26" w:author="dugalh" w:date="2018-07-27T21:43:00Z"/>
                <w:sz w:val="16"/>
              </w:rPr>
            </w:pPr>
            <w:moveTo w:id="227"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28" w:author="dugalh" w:date="2018-07-27T21:43:00Z"/>
                <w:sz w:val="16"/>
              </w:rPr>
            </w:pPr>
            <w:moveTo w:id="229"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30" w:author="dugalh" w:date="2018-07-27T21:43:00Z"/>
                <w:sz w:val="16"/>
              </w:rPr>
            </w:pPr>
            <w:moveTo w:id="231"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32"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33" w:author="dugalh" w:date="2018-07-27T21:43:00Z"/>
                <w:rFonts w:cs="Arial"/>
                <w:b/>
              </w:rPr>
            </w:pPr>
            <w:moveTo w:id="234"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35" w:author="dugalh" w:date="2018-07-27T21:43:00Z"/>
                <w:sz w:val="16"/>
              </w:rPr>
            </w:pPr>
          </w:p>
        </w:tc>
        <w:tc>
          <w:tcPr>
            <w:tcW w:w="0" w:type="auto"/>
            <w:tcBorders>
              <w:top w:val="nil"/>
            </w:tcBorders>
          </w:tcPr>
          <w:p w14:paraId="7AB302C8" w14:textId="77777777" w:rsidR="00FF0829" w:rsidRPr="00B44B64" w:rsidRDefault="00FF0829" w:rsidP="008F3AD0">
            <w:pPr>
              <w:rPr>
                <w:moveTo w:id="236" w:author="dugalh" w:date="2018-07-27T21:43:00Z"/>
                <w:sz w:val="16"/>
              </w:rPr>
            </w:pPr>
          </w:p>
        </w:tc>
        <w:tc>
          <w:tcPr>
            <w:tcW w:w="0" w:type="auto"/>
            <w:tcBorders>
              <w:top w:val="nil"/>
            </w:tcBorders>
          </w:tcPr>
          <w:p w14:paraId="407EB0C3" w14:textId="77777777" w:rsidR="00FF0829" w:rsidRPr="00B44B64" w:rsidRDefault="00FF0829" w:rsidP="008F3AD0">
            <w:pPr>
              <w:rPr>
                <w:moveTo w:id="237" w:author="dugalh" w:date="2018-07-27T21:43:00Z"/>
                <w:sz w:val="16"/>
              </w:rPr>
            </w:pPr>
            <w:moveTo w:id="238"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39" w:author="dugalh" w:date="2018-07-27T21:43:00Z"/>
                <w:sz w:val="16"/>
              </w:rPr>
            </w:pPr>
            <w:moveTo w:id="240"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41"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42" w:author="dugalh" w:date="2018-07-27T21:43:00Z"/>
                <w:rFonts w:cs="Arial"/>
                <w:b/>
              </w:rPr>
            </w:pPr>
            <w:moveTo w:id="243" w:author="dugalh" w:date="2018-07-27T21:43:00Z">
              <w:r w:rsidRPr="00B44B64">
                <w:rPr>
                  <w:rFonts w:cs="Arial"/>
                </w:rPr>
                <w:t>3</w:t>
              </w:r>
            </w:moveTo>
          </w:p>
        </w:tc>
        <w:tc>
          <w:tcPr>
            <w:tcW w:w="0" w:type="auto"/>
          </w:tcPr>
          <w:p w14:paraId="26FAA0AB" w14:textId="77777777" w:rsidR="00FF0829" w:rsidRPr="00B44B64" w:rsidRDefault="00FF0829" w:rsidP="008F3AD0">
            <w:pPr>
              <w:rPr>
                <w:moveTo w:id="244" w:author="dugalh" w:date="2018-07-27T21:43:00Z"/>
                <w:sz w:val="16"/>
              </w:rPr>
            </w:pPr>
          </w:p>
        </w:tc>
        <w:tc>
          <w:tcPr>
            <w:tcW w:w="0" w:type="auto"/>
          </w:tcPr>
          <w:p w14:paraId="77F27E62" w14:textId="77777777" w:rsidR="00FF0829" w:rsidRPr="00B44B64" w:rsidRDefault="00FF0829" w:rsidP="008F3AD0">
            <w:pPr>
              <w:rPr>
                <w:moveTo w:id="245" w:author="dugalh" w:date="2018-07-27T21:43:00Z"/>
                <w:sz w:val="16"/>
              </w:rPr>
            </w:pPr>
          </w:p>
        </w:tc>
        <w:tc>
          <w:tcPr>
            <w:tcW w:w="0" w:type="auto"/>
          </w:tcPr>
          <w:p w14:paraId="2CE773A2" w14:textId="77777777" w:rsidR="00FF0829" w:rsidRPr="00B44B64" w:rsidRDefault="00FF0829" w:rsidP="008F3AD0">
            <w:pPr>
              <w:rPr>
                <w:moveTo w:id="246" w:author="dugalh" w:date="2018-07-27T21:43:00Z"/>
                <w:sz w:val="16"/>
              </w:rPr>
            </w:pPr>
            <w:moveTo w:id="247"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48" w:author="dugalh" w:date="2018-07-27T21:43:00Z"/>
                <w:sz w:val="16"/>
              </w:rPr>
            </w:pPr>
            <w:moveTo w:id="249"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50"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51" w:author="dugalh" w:date="2018-07-27T21:43:00Z"/>
                <w:rFonts w:cs="Arial"/>
                <w:b/>
              </w:rPr>
            </w:pPr>
            <w:moveTo w:id="252"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53"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54"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55" w:author="dugalh" w:date="2018-07-27T21:43:00Z"/>
                <w:sz w:val="16"/>
              </w:rPr>
            </w:pPr>
            <w:moveTo w:id="256"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57" w:author="dugalh" w:date="2018-07-27T21:43:00Z"/>
                <w:sz w:val="16"/>
              </w:rPr>
            </w:pPr>
            <w:moveTo w:id="258"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59" w:author="dugalh" w:date="2018-07-27T21:43:00Z"/>
                <w:sz w:val="16"/>
              </w:rPr>
            </w:pPr>
            <w:proofErr w:type="spellStart"/>
            <w:moveTo w:id="260"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61" w:author="dugalh" w:date="2018-07-27T21:43:00Z"/>
                <w:rFonts w:cs="Arial"/>
                <w:b/>
              </w:rPr>
            </w:pPr>
            <w:moveTo w:id="262"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63" w:author="dugalh" w:date="2018-07-27T21:43:00Z"/>
                <w:sz w:val="16"/>
              </w:rPr>
            </w:pPr>
            <w:moveTo w:id="264"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65" w:author="dugalh" w:date="2018-07-27T21:43:00Z"/>
                <w:sz w:val="16"/>
              </w:rPr>
            </w:pPr>
            <w:moveTo w:id="266"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67" w:author="dugalh" w:date="2018-07-27T21:43:00Z"/>
                <w:sz w:val="16"/>
              </w:rPr>
            </w:pPr>
            <w:moveTo w:id="268"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269" w:author="dugalh" w:date="2018-07-27T21:43:00Z"/>
                <w:sz w:val="16"/>
              </w:rPr>
            </w:pPr>
            <w:moveTo w:id="270"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271"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272" w:author="dugalh" w:date="2018-07-27T21:43:00Z"/>
                <w:rFonts w:cs="Arial"/>
                <w:b/>
              </w:rPr>
            </w:pPr>
            <w:moveTo w:id="273"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274"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275"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276" w:author="dugalh" w:date="2018-07-27T21:43:00Z"/>
                <w:sz w:val="16"/>
              </w:rPr>
            </w:pPr>
            <w:moveTo w:id="277"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278" w:author="dugalh" w:date="2018-07-27T21:43:00Z"/>
                <w:sz w:val="16"/>
              </w:rPr>
            </w:pPr>
            <w:moveTo w:id="279"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280"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281" w:author="dugalh" w:date="2018-07-27T21:43:00Z"/>
                <w:rFonts w:cs="Arial"/>
                <w:b/>
              </w:rPr>
            </w:pPr>
            <w:moveTo w:id="282"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283"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284"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285" w:author="dugalh" w:date="2018-07-27T21:43:00Z"/>
                <w:sz w:val="16"/>
              </w:rPr>
            </w:pPr>
            <w:moveTo w:id="286"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287" w:author="dugalh" w:date="2018-07-27T21:43:00Z"/>
                <w:sz w:val="16"/>
              </w:rPr>
            </w:pPr>
            <w:moveTo w:id="288"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89" w:author="dugalh" w:date="2018-07-27T21:43:00Z"/>
        </w:rPr>
      </w:pPr>
    </w:p>
    <w:p w14:paraId="2702D255" w14:textId="77777777" w:rsidR="00FF0829" w:rsidRPr="00B44B64" w:rsidRDefault="00FF0829" w:rsidP="00FF0829">
      <w:pPr>
        <w:rPr>
          <w:moveTo w:id="290" w:author="dugalh" w:date="2018-07-27T21:43:00Z"/>
        </w:rPr>
      </w:pPr>
    </w:p>
    <w:p w14:paraId="324BC392" w14:textId="77777777" w:rsidR="00FF0829" w:rsidRPr="00B44B64" w:rsidRDefault="00FF0829" w:rsidP="00FF0829">
      <w:pPr>
        <w:jc w:val="center"/>
        <w:rPr>
          <w:moveTo w:id="291" w:author="dugalh" w:date="2018-07-27T21:43:00Z"/>
        </w:rPr>
      </w:pPr>
      <w:moveTo w:id="292"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93" w:author="dugalh" w:date="2018-07-27T21:43:00Z"/>
        </w:rPr>
      </w:pPr>
      <w:bookmarkStart w:id="294" w:name="_Toc520807801"/>
      <w:moveTo w:id="295"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moveTo>
      <w:ins w:id="296" w:author="dugalh" w:date="2018-08-01T19:22:00Z">
        <w:r w:rsidR="00D5131F">
          <w:rPr>
            <w:noProof/>
          </w:rPr>
          <w:t>3</w:t>
        </w:r>
      </w:ins>
      <w:moveTo w:id="297" w:author="dugalh" w:date="2018-07-27T21:43:00Z">
        <w:del w:id="298" w:author="dugalh" w:date="2018-08-01T19:22:00Z">
          <w:r w:rsidDel="00D5131F">
            <w:rPr>
              <w:noProof/>
            </w:rPr>
            <w:delText>4</w:delText>
          </w:r>
        </w:del>
        <w:r w:rsidRPr="00B44B64">
          <w:fldChar w:fldCharType="end"/>
        </w:r>
        <w:r w:rsidRPr="00B44B64">
          <w:t xml:space="preserve">  </w:t>
        </w:r>
        <w:r w:rsidRPr="00490894">
          <w:rPr>
            <w:b w:val="0"/>
          </w:rPr>
          <w:t>Matjiesvlei2 canopy-cover ground truth site</w:t>
        </w:r>
        <w:bookmarkEnd w:id="294"/>
      </w:moveTo>
    </w:p>
    <w:p w14:paraId="0898EDE1" w14:textId="77777777" w:rsidR="00FF0829" w:rsidRDefault="00FF0829" w:rsidP="00FF0829">
      <w:pPr>
        <w:pStyle w:val="Caption"/>
        <w:rPr>
          <w:moveTo w:id="299" w:author="dugalh" w:date="2018-07-27T21:43:00Z"/>
        </w:rPr>
      </w:pPr>
    </w:p>
    <w:p w14:paraId="6DEA8051" w14:textId="77777777" w:rsidR="00FF0829" w:rsidRPr="00CA517C" w:rsidRDefault="00FF0829" w:rsidP="00FF0829">
      <w:pPr>
        <w:rPr>
          <w:moveTo w:id="300" w:author="dugalh" w:date="2018-07-27T21:43:00Z"/>
        </w:rPr>
      </w:pPr>
    </w:p>
    <w:p w14:paraId="58498A60" w14:textId="441148BD" w:rsidR="00FF0829" w:rsidRPr="00B44B64" w:rsidRDefault="00FF0829" w:rsidP="00FF0829">
      <w:pPr>
        <w:pStyle w:val="BodyTextIndented"/>
        <w:rPr>
          <w:moveTo w:id="301" w:author="dugalh" w:date="2018-07-27T21:43:00Z"/>
        </w:rPr>
      </w:pPr>
      <w:moveTo w:id="302"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moveTo>
      <w:moveTo w:id="303" w:author="dugalh" w:date="2018-07-27T21:43:00Z">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304" w:author="dugalh" w:date="2018-07-27T21:43:00Z">
        <w:r w:rsidRPr="00B44B64">
          <w:fldChar w:fldCharType="separate"/>
        </w:r>
      </w:moveTo>
      <w:r w:rsidR="00955429" w:rsidRPr="00955429">
        <w:rPr>
          <w:noProof/>
          <w:vertAlign w:val="superscript"/>
        </w:rPr>
        <w:t>31</w:t>
      </w:r>
      <w:moveTo w:id="305" w:author="dugalh" w:date="2018-07-27T21:43:00Z">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306" w:author="dugalh" w:date="2018-07-27T21:43:00Z"/>
          <w:b w:val="0"/>
        </w:rPr>
      </w:pPr>
      <w:moveTo w:id="307"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ins w:id="308" w:author="dugalh" w:date="2018-07-30T22:19:00Z">
        <w:r w:rsidR="005E6A2D">
          <w:rPr>
            <w:noProof/>
          </w:rPr>
          <w:t>2</w:t>
        </w:r>
      </w:ins>
      <w:moveTo w:id="309"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310" w:author="dugalh" w:date="2018-07-27T21:43:00Z"/>
              </w:rPr>
            </w:pPr>
            <w:moveTo w:id="311"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12" w:author="dugalh" w:date="2018-07-27T21:43:00Z"/>
              </w:rPr>
            </w:pPr>
            <w:moveTo w:id="313"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14" w:author="dugalh" w:date="2018-07-27T21:43:00Z"/>
              </w:rPr>
            </w:pPr>
            <w:proofErr w:type="spellStart"/>
            <w:moveTo w:id="315" w:author="dugalh" w:date="2018-07-27T21:43:00Z">
              <w:r w:rsidRPr="00B44B64">
                <w:t>Spekboom</w:t>
              </w:r>
              <w:proofErr w:type="spellEnd"/>
            </w:moveTo>
          </w:p>
        </w:tc>
        <w:tc>
          <w:tcPr>
            <w:tcW w:w="7873" w:type="dxa"/>
          </w:tcPr>
          <w:p w14:paraId="791764CD" w14:textId="77777777" w:rsidR="00FF0829" w:rsidRPr="00B44B64" w:rsidRDefault="00FF0829" w:rsidP="008F3AD0">
            <w:pPr>
              <w:pStyle w:val="1TableText"/>
              <w:tabs>
                <w:tab w:val="num" w:pos="993"/>
              </w:tabs>
              <w:rPr>
                <w:moveTo w:id="316" w:author="dugalh" w:date="2018-07-27T21:43:00Z"/>
                <w:i/>
              </w:rPr>
            </w:pPr>
            <w:proofErr w:type="spellStart"/>
            <w:moveTo w:id="317" w:author="dugalh" w:date="2018-07-27T21:43:00Z">
              <w:r w:rsidRPr="00B44B64">
                <w:t>Spekboom</w:t>
              </w:r>
              <w:proofErr w:type="spellEnd"/>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18" w:author="dugalh" w:date="2018-07-27T21:43:00Z"/>
              </w:rPr>
            </w:pPr>
            <w:moveTo w:id="319"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20" w:author="dugalh" w:date="2018-07-27T21:43:00Z"/>
              </w:rPr>
            </w:pPr>
            <w:moveTo w:id="321"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22" w:author="dugalh" w:date="2018-07-27T21:43:00Z"/>
              </w:rPr>
            </w:pPr>
            <w:moveTo w:id="323"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24" w:author="dugalh" w:date="2018-07-27T21:43:00Z"/>
              </w:rPr>
            </w:pPr>
            <w:moveTo w:id="325"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26" w:author="dugalh" w:date="2018-07-27T21:43:00Z"/>
        </w:rPr>
      </w:pPr>
    </w:p>
    <w:p w14:paraId="1BAC93E0" w14:textId="77777777" w:rsidR="00FF0829" w:rsidRPr="00B44B64" w:rsidRDefault="00FF0829" w:rsidP="00FF0829">
      <w:pPr>
        <w:pStyle w:val="BodyText"/>
        <w:rPr>
          <w:moveTo w:id="327" w:author="dugalh" w:date="2018-07-27T21:43:00Z"/>
        </w:rPr>
      </w:pPr>
      <w:moveTo w:id="328"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moveTo>
      <w:moveTo w:id="329" w:author="dugalh" w:date="2018-07-27T21:43:00Z">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moveTo>
      <w:moveTo w:id="330" w:author="dugalh" w:date="2018-07-27T21:43:00Z">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31" w:author="dugalh" w:date="2018-07-27T21:43:00Z"/>
        </w:rPr>
      </w:pPr>
    </w:p>
    <w:p w14:paraId="2C33F82D" w14:textId="77777777" w:rsidR="00FF0829" w:rsidRPr="00B44B64" w:rsidRDefault="00FF0829" w:rsidP="00FF0829">
      <w:pPr>
        <w:keepNext/>
        <w:spacing w:line="360" w:lineRule="auto"/>
        <w:jc w:val="center"/>
        <w:rPr>
          <w:moveTo w:id="332" w:author="dugalh" w:date="2018-07-27T21:43:00Z"/>
        </w:rPr>
      </w:pPr>
      <w:moveTo w:id="333"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792A2A" w:rsidRPr="00804C5F" w:rsidRDefault="00792A2A"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792A2A" w:rsidRPr="00804C5F" w:rsidRDefault="00792A2A"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34" w:author="dugalh" w:date="2018-07-27T21:43:00Z"/>
          <w:b w:val="0"/>
        </w:rPr>
      </w:pPr>
      <w:bookmarkStart w:id="335" w:name="_Toc520807802"/>
      <w:moveTo w:id="336"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337" w:author="dugalh" w:date="2018-08-01T19:22:00Z">
        <w:r w:rsidR="00D5131F">
          <w:rPr>
            <w:noProof/>
          </w:rPr>
          <w:t>4</w:t>
        </w:r>
      </w:ins>
      <w:moveTo w:id="338" w:author="dugalh" w:date="2018-07-27T21:43:00Z">
        <w:del w:id="339" w:author="dugalh" w:date="2018-08-01T19:22:00Z">
          <w:r w:rsidDel="00D5131F">
            <w:rPr>
              <w:noProof/>
            </w:rPr>
            <w:delText>5</w:delText>
          </w:r>
        </w:del>
        <w:r w:rsidRPr="00B44B64">
          <w:fldChar w:fldCharType="end"/>
        </w:r>
        <w:r w:rsidRPr="00CA517C">
          <w:rPr>
            <w:b w:val="0"/>
          </w:rPr>
          <w:t xml:space="preserve">  Example image class labels</w:t>
        </w:r>
        <w:bookmarkEnd w:id="335"/>
      </w:moveTo>
    </w:p>
    <w:p w14:paraId="70DC5ED2" w14:textId="77777777" w:rsidR="00FF0829" w:rsidRPr="00B44B64" w:rsidRDefault="00FF0829" w:rsidP="00FF0829">
      <w:pPr>
        <w:spacing w:line="360" w:lineRule="auto"/>
        <w:jc w:val="both"/>
        <w:rPr>
          <w:moveTo w:id="340" w:author="dugalh" w:date="2018-07-27T21:43:00Z"/>
        </w:rPr>
      </w:pPr>
    </w:p>
    <w:p w14:paraId="512E8384" w14:textId="77777777" w:rsidR="00FF0829" w:rsidRPr="00B44B64" w:rsidRDefault="00FF0829" w:rsidP="00FF0829">
      <w:pPr>
        <w:pStyle w:val="1Tablecaption"/>
        <w:rPr>
          <w:moveTo w:id="341" w:author="dugalh" w:date="2018-07-27T21:43:00Z"/>
        </w:rPr>
      </w:pPr>
      <w:moveTo w:id="342"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ins w:id="343" w:author="dugalh" w:date="2018-07-30T22:19:00Z">
        <w:r w:rsidR="005E6A2D">
          <w:rPr>
            <w:b/>
            <w:noProof/>
          </w:rPr>
          <w:t>3</w:t>
        </w:r>
      </w:ins>
      <w:moveTo w:id="344"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45" w:author="dugalh" w:date="2018-07-27T21:43:00Z"/>
              </w:rPr>
            </w:pPr>
            <w:moveTo w:id="346"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47" w:author="dugalh" w:date="2018-07-27T21:43:00Z"/>
              </w:rPr>
            </w:pPr>
            <w:moveTo w:id="348"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49" w:author="dugalh" w:date="2018-07-27T21:43:00Z"/>
              </w:rPr>
            </w:pPr>
            <w:moveTo w:id="350"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51" w:author="dugalh" w:date="2018-07-27T21:43:00Z"/>
              </w:rPr>
            </w:pPr>
            <w:proofErr w:type="spellStart"/>
            <w:moveTo w:id="352" w:author="dugalh" w:date="2018-07-27T21:43:00Z">
              <w:r w:rsidRPr="00B44B64">
                <w:t>Spekboom</w:t>
              </w:r>
              <w:proofErr w:type="spellEnd"/>
            </w:moveTo>
          </w:p>
        </w:tc>
        <w:tc>
          <w:tcPr>
            <w:tcW w:w="0" w:type="auto"/>
          </w:tcPr>
          <w:p w14:paraId="0C0D6C1C" w14:textId="77777777" w:rsidR="00FF0829" w:rsidRPr="00B44B64" w:rsidRDefault="00FF0829" w:rsidP="008F3AD0">
            <w:pPr>
              <w:pStyle w:val="1TableText"/>
              <w:tabs>
                <w:tab w:val="num" w:pos="993"/>
              </w:tabs>
              <w:jc w:val="center"/>
              <w:rPr>
                <w:moveTo w:id="353" w:author="dugalh" w:date="2018-07-27T21:43:00Z"/>
              </w:rPr>
            </w:pPr>
            <w:moveTo w:id="354"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55" w:author="dugalh" w:date="2018-07-27T21:43:00Z"/>
              </w:rPr>
            </w:pPr>
            <w:moveTo w:id="356"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57" w:author="dugalh" w:date="2018-07-27T21:43:00Z"/>
              </w:rPr>
            </w:pPr>
            <w:moveTo w:id="358"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59" w:author="dugalh" w:date="2018-07-27T21:43:00Z"/>
              </w:rPr>
            </w:pPr>
            <w:moveTo w:id="360"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61" w:author="dugalh" w:date="2018-07-27T21:43:00Z"/>
              </w:rPr>
            </w:pPr>
            <w:moveTo w:id="362"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363" w:author="dugalh" w:date="2018-07-27T21:43:00Z"/>
              </w:rPr>
            </w:pPr>
            <w:moveTo w:id="364"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365" w:author="dugalh" w:date="2018-07-27T21:43:00Z"/>
              </w:rPr>
            </w:pPr>
            <w:moveTo w:id="366"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367" w:author="dugalh" w:date="2018-07-27T21:43:00Z"/>
              </w:rPr>
            </w:pPr>
            <w:moveTo w:id="368"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369" w:author="dugalh" w:date="2018-07-27T21:43:00Z"/>
                <w:b/>
              </w:rPr>
            </w:pPr>
            <w:moveTo w:id="370"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371" w:author="dugalh" w:date="2018-07-27T21:43:00Z"/>
                <w:b/>
              </w:rPr>
            </w:pPr>
            <w:moveTo w:id="372"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373" w:author="dugalh" w:date="2018-07-27T21:43:00Z"/>
                <w:b/>
              </w:rPr>
            </w:pPr>
            <w:moveTo w:id="374"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75" w:author="dugalh" w:date="2018-07-27T21:43:00Z"/>
        </w:rPr>
      </w:pPr>
    </w:p>
    <w:moveToRangeEnd w:id="61"/>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76"/>
      <w:commentRangeStart w:id="377"/>
      <w:r w:rsidRPr="00B44B64">
        <w:t>Methods</w:t>
      </w:r>
      <w:commentRangeEnd w:id="376"/>
      <w:r w:rsidR="000437B9">
        <w:rPr>
          <w:rStyle w:val="CommentReference"/>
          <w:b w:val="0"/>
          <w:bCs w:val="0"/>
          <w:iCs w:val="0"/>
        </w:rPr>
        <w:commentReference w:id="376"/>
      </w:r>
      <w:commentRangeEnd w:id="377"/>
      <w:ins w:id="378" w:author="dugalh" w:date="2018-07-27T21:39:00Z">
        <w:r w:rsidR="00FF0829">
          <w:t xml:space="preserve"> and Experiments</w:t>
        </w:r>
      </w:ins>
      <w:r w:rsidR="00E85E6D">
        <w:rPr>
          <w:rStyle w:val="CommentReference"/>
          <w:b w:val="0"/>
          <w:bCs w:val="0"/>
          <w:iCs w:val="0"/>
        </w:rPr>
        <w:commentReference w:id="377"/>
      </w:r>
    </w:p>
    <w:p w14:paraId="30296725" w14:textId="62CDDFD4" w:rsidR="00D61588" w:rsidRPr="00B44B64" w:rsidDel="00FF0829" w:rsidRDefault="00B14142" w:rsidP="002949C4">
      <w:pPr>
        <w:pStyle w:val="Heading2"/>
        <w:keepLines/>
        <w:rPr>
          <w:moveFrom w:id="379" w:author="dugalh" w:date="2018-07-27T21:41:00Z"/>
        </w:rPr>
      </w:pPr>
      <w:moveFromRangeStart w:id="380" w:author="dugalh" w:date="2018-07-27T21:41:00Z" w:name="move520491015"/>
      <w:moveFrom w:id="381" w:author="dugalh" w:date="2018-07-27T21:41:00Z">
        <w:r w:rsidRPr="00B44B64" w:rsidDel="00FF0829">
          <w:t>Study Area</w:t>
        </w:r>
      </w:moveFrom>
    </w:p>
    <w:p w14:paraId="3F66BD79" w14:textId="0CDC048B" w:rsidR="00D61588" w:rsidRPr="00B44B64" w:rsidDel="00FF0829" w:rsidRDefault="00D61588" w:rsidP="00A76FA9">
      <w:pPr>
        <w:pStyle w:val="BodyText"/>
        <w:rPr>
          <w:moveFrom w:id="382" w:author="dugalh" w:date="2018-07-27T21:41:00Z"/>
        </w:rPr>
      </w:pPr>
      <w:moveFrom w:id="383"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moveFrom>
      <w:del w:id="384" w:author="dugalh" w:date="2018-07-27T21:41:00Z"/>
      <w:moveFrom w:id="385" w:author="dugalh" w:date="2018-07-27T21:41:00Z">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moveFrom>
      <w:del w:id="386" w:author="dugalh" w:date="2018-07-27T21:41:00Z"/>
      <w:moveFrom w:id="387" w:author="dugalh" w:date="2018-07-27T21:41:00Z">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88" w:author="dugalh" w:date="2018-07-27T21:41:00Z"/>
        </w:rPr>
      </w:pPr>
      <w:moveFrom w:id="389"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90" w:author="dugalh" w:date="2018-07-27T21:41:00Z"/>
        </w:rPr>
      </w:pPr>
      <w:moveFrom w:id="391"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92" w:author="dugalh" w:date="2018-07-27T21:41:00Z"/>
        </w:rPr>
      </w:pPr>
      <w:bookmarkStart w:id="393" w:name="_Ref392330397"/>
      <w:bookmarkStart w:id="394" w:name="_Ref392330306"/>
      <w:bookmarkStart w:id="395" w:name="_Toc394582255"/>
      <w:bookmarkStart w:id="396" w:name="_Toc448324364"/>
      <w:moveFrom w:id="397"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93"/>
        <w:r w:rsidRPr="00B44B64" w:rsidDel="00FF0829">
          <w:t xml:space="preserve">  </w:t>
        </w:r>
        <w:r w:rsidRPr="005C1E27" w:rsidDel="00FF0829">
          <w:rPr>
            <w:rStyle w:val="FigurecaptionChar"/>
            <w:b w:val="0"/>
          </w:rPr>
          <w:t>Little Karoo study area</w:t>
        </w:r>
        <w:bookmarkEnd w:id="394"/>
        <w:bookmarkEnd w:id="395"/>
        <w:bookmarkEnd w:id="396"/>
      </w:moveFrom>
    </w:p>
    <w:p w14:paraId="6D2C0E24" w14:textId="5216C932" w:rsidR="00D61588" w:rsidRPr="00B44B64" w:rsidDel="00FF0829" w:rsidRDefault="00000CC8" w:rsidP="00014973">
      <w:pPr>
        <w:pStyle w:val="Heading2"/>
        <w:rPr>
          <w:moveFrom w:id="398" w:author="dugalh" w:date="2018-07-27T21:41:00Z"/>
        </w:rPr>
      </w:pPr>
      <w:commentRangeStart w:id="399"/>
      <w:moveFrom w:id="400" w:author="dugalh" w:date="2018-07-27T21:41:00Z">
        <w:r w:rsidRPr="00B44B64" w:rsidDel="00FF0829">
          <w:t>Imagery</w:t>
        </w:r>
        <w:commentRangeEnd w:id="399"/>
        <w:r w:rsidR="000437B9" w:rsidDel="00FF0829">
          <w:rPr>
            <w:rStyle w:val="CommentReference"/>
            <w:i w:val="0"/>
          </w:rPr>
          <w:commentReference w:id="399"/>
        </w:r>
      </w:moveFrom>
    </w:p>
    <w:p w14:paraId="106ACC24" w14:textId="77777777" w:rsidR="00FF0829" w:rsidRDefault="00D61588" w:rsidP="00A76FA9">
      <w:pPr>
        <w:pStyle w:val="BodyText"/>
        <w:rPr>
          <w:ins w:id="401" w:author="dugalh" w:date="2018-07-27T21:42:00Z"/>
        </w:rPr>
      </w:pPr>
      <w:moveFrom w:id="402"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80"/>
      <w:r w:rsidR="001E688D" w:rsidRPr="00B44B64">
        <w:t xml:space="preserve">  </w:t>
      </w:r>
    </w:p>
    <w:p w14:paraId="19B54DEA" w14:textId="0D556519" w:rsidR="00FF0829" w:rsidRDefault="00FF0829" w:rsidP="00FF0829">
      <w:pPr>
        <w:pStyle w:val="Heading2"/>
        <w:rPr>
          <w:ins w:id="403" w:author="dugalh" w:date="2018-07-27T21:42:00Z"/>
        </w:rPr>
      </w:pPr>
      <w:commentRangeStart w:id="404"/>
      <w:ins w:id="405" w:author="dugalh" w:date="2018-07-27T21:42:00Z">
        <w:r>
          <w:t xml:space="preserve">Radiometric Homogenization </w:t>
        </w:r>
      </w:ins>
      <w:commentRangeEnd w:id="404"/>
      <w:ins w:id="406" w:author="dugalh" w:date="2018-07-31T13:14:00Z">
        <w:r w:rsidR="00955429">
          <w:rPr>
            <w:rStyle w:val="CommentReference"/>
            <w:i w:val="0"/>
          </w:rPr>
          <w:commentReference w:id="404"/>
        </w:r>
      </w:ins>
    </w:p>
    <w:p w14:paraId="5DA681F5" w14:textId="27AAAFDA" w:rsidR="00F16830" w:rsidRDefault="00D61588" w:rsidP="00A76FA9">
      <w:pPr>
        <w:pStyle w:val="BodyText"/>
        <w:rPr>
          <w:ins w:id="407"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408"/>
      <w:r w:rsidR="009027D6" w:rsidRPr="00B44B64">
        <w:lastRenderedPageBreak/>
        <w:t>well-calibrated</w:t>
      </w:r>
      <w:ins w:id="409" w:author="dugalh" w:date="2018-07-27T13:32:00Z">
        <w:r w:rsidR="00AE58F6">
          <w:t>,</w:t>
        </w:r>
      </w:ins>
      <w:r w:rsidR="009027D6" w:rsidRPr="00B44B64">
        <w:t xml:space="preserve"> </w:t>
      </w:r>
      <w:commentRangeEnd w:id="408"/>
      <w:r w:rsidR="0002449F">
        <w:rPr>
          <w:rStyle w:val="CommentReference"/>
        </w:rPr>
        <w:commentReference w:id="408"/>
      </w:r>
      <w:commentRangeStart w:id="410"/>
      <w:ins w:id="411" w:author="dugalh" w:date="2018-07-27T13:32:00Z">
        <w:r w:rsidR="00AE58F6">
          <w:t>concurrent and collocated</w:t>
        </w:r>
      </w:ins>
      <w:commentRangeEnd w:id="410"/>
      <w:ins w:id="412" w:author="dugalh" w:date="2018-07-27T13:56:00Z">
        <w:r w:rsidR="0002449F">
          <w:rPr>
            <w:rStyle w:val="CommentReference"/>
          </w:rPr>
          <w:commentReference w:id="410"/>
        </w:r>
      </w:ins>
      <w:ins w:id="413"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414" w:author="dugalh" w:date="2018-07-27T13:33:00Z">
        <w:r w:rsidR="00AE58F6">
          <w:t>While Sentinel</w:t>
        </w:r>
      </w:ins>
      <w:ins w:id="415" w:author="dugalh" w:date="2018-07-27T13:42:00Z">
        <w:r w:rsidR="002D4FE5">
          <w:t>-2</w:t>
        </w:r>
      </w:ins>
      <w:ins w:id="416"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417" w:author="dugalh" w:date="2018-07-27T13:51:00Z">
        <w:r w:rsidR="002D4FE5">
          <w:fldChar w:fldCharType="end"/>
        </w:r>
      </w:ins>
      <w:ins w:id="418" w:author="dugalh" w:date="2018-07-27T13:33:00Z">
        <w:r w:rsidR="00AE58F6">
          <w:t xml:space="preserve"> or Landsat</w:t>
        </w:r>
      </w:ins>
      <w:ins w:id="419"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20" w:author="dugalh" w:date="2018-07-27T13:38:00Z">
        <w:r w:rsidR="002D4FE5">
          <w:fldChar w:fldCharType="end"/>
        </w:r>
      </w:ins>
      <w:ins w:id="421" w:author="dugalh" w:date="2018-07-27T13:33:00Z">
        <w:r w:rsidR="00AE58F6">
          <w:t xml:space="preserve"> surface reflectance </w:t>
        </w:r>
      </w:ins>
      <w:ins w:id="422" w:author="dugalh" w:date="2018-07-27T13:35:00Z">
        <w:r w:rsidR="002D4FE5">
          <w:t>could also serve as reference data, no cloud-free image</w:t>
        </w:r>
      </w:ins>
      <w:ins w:id="423" w:author="dugalh" w:date="2018-07-27T13:39:00Z">
        <w:r w:rsidR="002D4FE5">
          <w:t>ry</w:t>
        </w:r>
      </w:ins>
      <w:ins w:id="424" w:author="dugalh" w:date="2018-07-27T13:35:00Z">
        <w:r w:rsidR="002D4FE5">
          <w:t xml:space="preserve"> </w:t>
        </w:r>
      </w:ins>
      <w:ins w:id="425" w:author="dugalh" w:date="2018-07-27T13:38:00Z">
        <w:r w:rsidR="002D4FE5">
          <w:t xml:space="preserve">concurrent </w:t>
        </w:r>
      </w:ins>
      <w:ins w:id="426" w:author="dugalh" w:date="2018-07-27T13:41:00Z">
        <w:r w:rsidR="002D4FE5">
          <w:t xml:space="preserve">(or near-concurrent) </w:t>
        </w:r>
      </w:ins>
      <w:ins w:id="427" w:author="dugalh" w:date="2018-07-27T13:38:00Z">
        <w:r w:rsidR="002D4FE5">
          <w:t xml:space="preserve">to the aerial </w:t>
        </w:r>
      </w:ins>
      <w:ins w:id="428" w:author="dugalh" w:date="2018-07-27T13:39:00Z">
        <w:r w:rsidR="002D4FE5">
          <w:t xml:space="preserve">imagery </w:t>
        </w:r>
      </w:ins>
      <w:ins w:id="429" w:author="dugalh" w:date="2018-07-27T13:35:00Z">
        <w:r w:rsidR="002D4FE5">
          <w:t>w</w:t>
        </w:r>
      </w:ins>
      <w:ins w:id="430" w:author="dugalh" w:date="2018-07-27T13:40:00Z">
        <w:r w:rsidR="002D4FE5">
          <w:t>as</w:t>
        </w:r>
      </w:ins>
      <w:ins w:id="431" w:author="dugalh" w:date="2018-07-27T13:35:00Z">
        <w:r w:rsidR="002D4FE5">
          <w:t xml:space="preserve"> available</w:t>
        </w:r>
      </w:ins>
      <w:ins w:id="432" w:author="dugalh" w:date="2018-07-27T13:36:00Z">
        <w:r w:rsidR="002D4FE5">
          <w:t xml:space="preserve"> </w:t>
        </w:r>
      </w:ins>
      <w:ins w:id="433" w:author="dugalh" w:date="2018-07-27T13:35:00Z">
        <w:r w:rsidR="002D4FE5">
          <w:t xml:space="preserve">from </w:t>
        </w:r>
      </w:ins>
      <w:ins w:id="434" w:author="dugalh" w:date="2018-07-27T13:36:00Z">
        <w:r w:rsidR="002D4FE5">
          <w:t>these sources.</w:t>
        </w:r>
      </w:ins>
      <w:ins w:id="435" w:author="dugalh" w:date="2018-07-27T13:27:00Z">
        <w:r w:rsidR="00AE58F6">
          <w:t xml:space="preserve">  </w:t>
        </w:r>
      </w:ins>
      <w:ins w:id="436" w:author="dugalh" w:date="2018-07-27T13:53:00Z">
        <w:r w:rsidR="0002449F">
          <w:t>The relative spectral response</w:t>
        </w:r>
      </w:ins>
      <w:ins w:id="437" w:author="dugalh" w:date="2018-07-27T14:04:00Z">
        <w:r w:rsidR="002360EF">
          <w:t>s</w:t>
        </w:r>
      </w:ins>
      <w:ins w:id="438" w:author="dugalh" w:date="2018-07-27T13:53:00Z">
        <w:r w:rsidR="0002449F">
          <w:t xml:space="preserve"> (RSR</w:t>
        </w:r>
      </w:ins>
      <w:ins w:id="439" w:author="dugalh" w:date="2018-07-27T14:04:00Z">
        <w:r w:rsidR="002360EF">
          <w:t>’s</w:t>
        </w:r>
      </w:ins>
      <w:ins w:id="440" w:author="dugalh" w:date="2018-07-27T13:53:00Z">
        <w:r w:rsidR="0002449F">
          <w:t>)</w:t>
        </w:r>
      </w:ins>
      <w:ins w:id="441" w:author="dugalh" w:date="2018-07-27T13:54:00Z">
        <w:r w:rsidR="0002449F">
          <w:t xml:space="preserve"> </w:t>
        </w:r>
      </w:ins>
      <w:ins w:id="442" w:author="dugalh" w:date="2018-07-27T14:00:00Z">
        <w:r w:rsidR="0002449F">
          <w:t xml:space="preserve">of </w:t>
        </w:r>
      </w:ins>
      <w:ins w:id="443" w:author="dugalh" w:date="2018-07-27T13:57:00Z">
        <w:r w:rsidR="0002449F">
          <w:t xml:space="preserve">the </w:t>
        </w:r>
      </w:ins>
      <w:ins w:id="444" w:author="dugalh" w:date="2018-07-27T13:54:00Z">
        <w:r w:rsidR="0002449F">
          <w:t>DMC</w:t>
        </w:r>
      </w:ins>
      <w:ins w:id="445" w:author="dugalh" w:date="2018-07-27T13:56:00Z">
        <w:r w:rsidR="0002449F">
          <w:t xml:space="preserve"> and corresponding MODIS</w:t>
        </w:r>
      </w:ins>
      <w:ins w:id="446" w:author="dugalh" w:date="2018-07-27T13:54:00Z">
        <w:r w:rsidR="0002449F">
          <w:t xml:space="preserve"> bands </w:t>
        </w:r>
      </w:ins>
      <w:ins w:id="447" w:author="dugalh" w:date="2018-07-27T14:04:00Z">
        <w:r w:rsidR="002360EF">
          <w:t>are</w:t>
        </w:r>
      </w:ins>
      <w:ins w:id="448"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49" w:author="dugalh" w:date="2018-07-27T14:01:00Z">
        <w:r w:rsidR="0002449F">
          <w:t xml:space="preserve">Fig. </w:t>
        </w:r>
        <w:r w:rsidR="0002449F">
          <w:rPr>
            <w:noProof/>
          </w:rPr>
          <w:t>2</w:t>
        </w:r>
        <w:r w:rsidR="0002449F">
          <w:fldChar w:fldCharType="end"/>
        </w:r>
      </w:ins>
      <w:ins w:id="450"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51" w:author="dugalh" w:date="2018-07-27T13:23:00Z"/>
        </w:rPr>
      </w:pPr>
      <w:ins w:id="452"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53" w:author="dugalh" w:date="2018-07-27T13:26:00Z"/>
        </w:rPr>
      </w:pPr>
      <w:bookmarkStart w:id="454" w:name="_Ref520463416"/>
      <w:bookmarkStart w:id="455" w:name="_Toc520807803"/>
      <w:ins w:id="456" w:author="dugalh" w:date="2018-07-27T13:26:00Z">
        <w:r>
          <w:t xml:space="preserve">Fig. </w:t>
        </w:r>
        <w:r>
          <w:fldChar w:fldCharType="begin"/>
        </w:r>
        <w:r>
          <w:instrText xml:space="preserve"> SEQ Figure \* ARABIC </w:instrText>
        </w:r>
        <w:r>
          <w:fldChar w:fldCharType="separate"/>
        </w:r>
      </w:ins>
      <w:r>
        <w:rPr>
          <w:noProof/>
        </w:rPr>
        <w:t>2</w:t>
      </w:r>
      <w:ins w:id="457" w:author="dugalh" w:date="2018-07-27T13:26:00Z">
        <w:r>
          <w:fldChar w:fldCharType="end"/>
        </w:r>
        <w:bookmarkEnd w:id="454"/>
        <w:r>
          <w:t xml:space="preserve"> </w:t>
        </w:r>
      </w:ins>
      <w:ins w:id="458" w:author="dugalh" w:date="2018-07-31T13:17:00Z">
        <w:r w:rsidR="00D50D02">
          <w:t xml:space="preserve"> </w:t>
        </w:r>
      </w:ins>
      <w:ins w:id="459" w:author="dugalh" w:date="2018-07-27T13:26:00Z">
        <w:r>
          <w:t>MODIS and DMC RSR’s</w:t>
        </w:r>
        <w:bookmarkEnd w:id="455"/>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60"/>
      <w:commentRangeStart w:id="461"/>
      <w:r w:rsidRPr="00B44B64">
        <w:t>Mapping Methodology</w:t>
      </w:r>
      <w:commentRangeEnd w:id="460"/>
      <w:r w:rsidR="000437B9">
        <w:rPr>
          <w:rStyle w:val="CommentReference"/>
          <w:i w:val="0"/>
        </w:rPr>
        <w:commentReference w:id="460"/>
      </w:r>
      <w:commentRangeEnd w:id="461"/>
      <w:r w:rsidR="00955429">
        <w:rPr>
          <w:rStyle w:val="CommentReference"/>
          <w:i w:val="0"/>
        </w:rPr>
        <w:commentReference w:id="461"/>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62" w:author="dugalh" w:date="2018-07-27T21:43:00Z"/>
        </w:rPr>
      </w:pPr>
      <w:moveFromRangeStart w:id="463" w:author="dugalh" w:date="2018-07-27T21:43:00Z" w:name="move520491156"/>
      <w:moveFrom w:id="464"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65" w:author="dugalh" w:date="2018-07-27T21:43:00Z"/>
        </w:rPr>
      </w:pPr>
      <w:moveFrom w:id="466"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moveFrom>
      <w:del w:id="467" w:author="dugalh" w:date="2018-07-27T21:43:00Z"/>
      <w:moveFrom w:id="468"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moveFrom>
      <w:del w:id="469" w:author="dugalh" w:date="2018-07-27T21:43:00Z"/>
      <w:moveFrom w:id="470" w:author="dugalh" w:date="2018-07-27T21:43:00Z">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71" w:author="dugalh" w:date="2018-07-27T21:43:00Z"/>
        </w:rPr>
      </w:pPr>
      <w:moveFrom w:id="472"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moveFrom>
      <w:del w:id="473" w:author="dugalh" w:date="2018-07-27T21:43:00Z"/>
      <w:moveFrom w:id="474" w:author="dugalh" w:date="2018-07-27T21:43:00Z">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75"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76" w:author="dugalh" w:date="2018-07-27T21:43:00Z"/>
        </w:rPr>
      </w:pPr>
      <w:moveFrom w:id="477"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78" w:author="dugalh" w:date="2018-07-27T21:43:00Z"/>
              </w:rPr>
            </w:pPr>
            <w:bookmarkStart w:id="479" w:name="_Ref392342998"/>
            <w:bookmarkStart w:id="480" w:name="_Ref392342738"/>
            <w:bookmarkStart w:id="481" w:name="_Toc394582256"/>
            <w:bookmarkStart w:id="482" w:name="_Toc448324365"/>
            <w:moveFrom w:id="483"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79"/>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80"/>
              <w:bookmarkEnd w:id="481"/>
              <w:bookmarkEnd w:id="482"/>
            </w:moveFrom>
          </w:p>
        </w:tc>
      </w:tr>
    </w:tbl>
    <w:p w14:paraId="099E3009" w14:textId="371602AA" w:rsidR="00D61588" w:rsidRPr="00B44B64" w:rsidDel="00FF0829" w:rsidRDefault="009978D1" w:rsidP="00A463C7">
      <w:pPr>
        <w:pStyle w:val="1FigureTablesource"/>
        <w:ind w:left="5040" w:firstLine="720"/>
        <w:jc w:val="left"/>
        <w:rPr>
          <w:moveFrom w:id="484" w:author="dugalh" w:date="2018-07-27T21:43:00Z"/>
        </w:rPr>
      </w:pPr>
      <w:moveFrom w:id="485"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86" w:author="dugalh" w:date="2018-07-27T21:43:00Z"/>
        </w:rPr>
      </w:pPr>
      <w:bookmarkStart w:id="487" w:name="_Ref466457780"/>
      <w:moveFrom w:id="488"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87"/>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89" w:author="dugalh" w:date="2018-07-27T21:43:00Z"/>
              </w:rPr>
            </w:pPr>
            <w:moveFrom w:id="490"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91" w:author="dugalh" w:date="2018-07-27T21:43:00Z"/>
              </w:rPr>
            </w:pPr>
            <w:moveFrom w:id="492"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93" w:author="dugalh" w:date="2018-07-27T21:43:00Z"/>
              </w:rPr>
            </w:pPr>
            <w:moveFrom w:id="494"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95" w:author="dugalh" w:date="2018-07-27T21:43:00Z"/>
              </w:rPr>
            </w:pPr>
            <w:moveFrom w:id="496"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97" w:author="dugalh" w:date="2018-07-27T21:43:00Z"/>
              </w:rPr>
            </w:pPr>
            <w:moveFrom w:id="498"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99" w:author="dugalh" w:date="2018-07-27T21:43:00Z"/>
              </w:rPr>
            </w:pPr>
            <w:moveFrom w:id="500"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501" w:author="dugalh" w:date="2018-07-27T21:43:00Z"/>
                <w:sz w:val="16"/>
              </w:rPr>
            </w:pPr>
            <w:moveFrom w:id="502"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503" w:author="dugalh" w:date="2018-07-27T21:43:00Z"/>
                <w:rFonts w:cs="Arial"/>
                <w:b/>
              </w:rPr>
            </w:pPr>
            <w:moveFrom w:id="504"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505" w:author="dugalh" w:date="2018-07-27T21:43:00Z"/>
                <w:sz w:val="16"/>
              </w:rPr>
            </w:pPr>
            <w:moveFrom w:id="506"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507" w:author="dugalh" w:date="2018-07-27T21:43:00Z"/>
                <w:sz w:val="16"/>
              </w:rPr>
            </w:pPr>
            <w:moveFrom w:id="508"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509" w:author="dugalh" w:date="2018-07-27T21:43:00Z"/>
                <w:sz w:val="16"/>
              </w:rPr>
            </w:pPr>
            <w:moveFrom w:id="510"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511" w:author="dugalh" w:date="2018-07-27T21:43:00Z"/>
                <w:sz w:val="16"/>
              </w:rPr>
            </w:pPr>
            <w:moveFrom w:id="512"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513"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514" w:author="dugalh" w:date="2018-07-27T21:43:00Z"/>
                <w:rFonts w:cs="Arial"/>
                <w:b/>
              </w:rPr>
            </w:pPr>
            <w:moveFrom w:id="515"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516" w:author="dugalh" w:date="2018-07-27T21:43:00Z"/>
                <w:sz w:val="16"/>
              </w:rPr>
            </w:pPr>
          </w:p>
        </w:tc>
        <w:tc>
          <w:tcPr>
            <w:tcW w:w="0" w:type="auto"/>
          </w:tcPr>
          <w:p w14:paraId="3EE91BEF" w14:textId="5055CA5E" w:rsidR="00D61588" w:rsidRPr="00B44B64" w:rsidDel="00FF0829" w:rsidRDefault="00D61588" w:rsidP="001239FB">
            <w:pPr>
              <w:rPr>
                <w:moveFrom w:id="517" w:author="dugalh" w:date="2018-07-27T21:43:00Z"/>
                <w:sz w:val="16"/>
              </w:rPr>
            </w:pPr>
          </w:p>
        </w:tc>
        <w:tc>
          <w:tcPr>
            <w:tcW w:w="0" w:type="auto"/>
          </w:tcPr>
          <w:p w14:paraId="0FE16E6D" w14:textId="129FCC56" w:rsidR="00D61588" w:rsidRPr="00B44B64" w:rsidDel="00FF0829" w:rsidRDefault="003F0D6E" w:rsidP="001239FB">
            <w:pPr>
              <w:rPr>
                <w:moveFrom w:id="518" w:author="dugalh" w:date="2018-07-27T21:43:00Z"/>
                <w:sz w:val="16"/>
              </w:rPr>
            </w:pPr>
            <w:moveFrom w:id="519"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520" w:author="dugalh" w:date="2018-07-27T21:43:00Z"/>
                <w:sz w:val="16"/>
              </w:rPr>
            </w:pPr>
            <w:moveFrom w:id="521"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522"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523" w:author="dugalh" w:date="2018-07-27T21:43:00Z"/>
                <w:rFonts w:cs="Arial"/>
                <w:b/>
              </w:rPr>
            </w:pPr>
            <w:moveFrom w:id="524"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525" w:author="dugalh" w:date="2018-07-27T21:43:00Z"/>
                <w:sz w:val="16"/>
              </w:rPr>
            </w:pPr>
          </w:p>
        </w:tc>
        <w:tc>
          <w:tcPr>
            <w:tcW w:w="0" w:type="auto"/>
          </w:tcPr>
          <w:p w14:paraId="7ADB72AD" w14:textId="5BBBC466" w:rsidR="00D61588" w:rsidRPr="00B44B64" w:rsidDel="00FF0829" w:rsidRDefault="00D61588" w:rsidP="001239FB">
            <w:pPr>
              <w:rPr>
                <w:moveFrom w:id="526" w:author="dugalh" w:date="2018-07-27T21:43:00Z"/>
                <w:sz w:val="16"/>
              </w:rPr>
            </w:pPr>
          </w:p>
        </w:tc>
        <w:tc>
          <w:tcPr>
            <w:tcW w:w="0" w:type="auto"/>
          </w:tcPr>
          <w:p w14:paraId="4FCB4BE3" w14:textId="06A7FD6F" w:rsidR="00D61588" w:rsidRPr="00B44B64" w:rsidDel="00FF0829" w:rsidRDefault="003F0D6E" w:rsidP="001239FB">
            <w:pPr>
              <w:rPr>
                <w:moveFrom w:id="527" w:author="dugalh" w:date="2018-07-27T21:43:00Z"/>
                <w:sz w:val="16"/>
              </w:rPr>
            </w:pPr>
            <w:moveFrom w:id="528"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29" w:author="dugalh" w:date="2018-07-27T21:43:00Z"/>
                <w:sz w:val="16"/>
              </w:rPr>
            </w:pPr>
            <w:moveFrom w:id="530"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31"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32" w:author="dugalh" w:date="2018-07-27T21:43:00Z"/>
                <w:rFonts w:cs="Arial"/>
                <w:b/>
              </w:rPr>
            </w:pPr>
            <w:moveFrom w:id="533"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34" w:author="dugalh" w:date="2018-07-27T21:43:00Z"/>
                <w:sz w:val="16"/>
              </w:rPr>
            </w:pPr>
          </w:p>
        </w:tc>
        <w:tc>
          <w:tcPr>
            <w:tcW w:w="0" w:type="auto"/>
          </w:tcPr>
          <w:p w14:paraId="30E2C751" w14:textId="5114CBF5" w:rsidR="00D61588" w:rsidRPr="00B44B64" w:rsidDel="00FF0829" w:rsidRDefault="00D61588" w:rsidP="001239FB">
            <w:pPr>
              <w:rPr>
                <w:moveFrom w:id="535" w:author="dugalh" w:date="2018-07-27T21:43:00Z"/>
                <w:sz w:val="16"/>
              </w:rPr>
            </w:pPr>
          </w:p>
        </w:tc>
        <w:tc>
          <w:tcPr>
            <w:tcW w:w="0" w:type="auto"/>
          </w:tcPr>
          <w:p w14:paraId="07052F64" w14:textId="4E50F3B2" w:rsidR="00D61588" w:rsidRPr="00B44B64" w:rsidDel="00FF0829" w:rsidRDefault="003F0D6E" w:rsidP="001239FB">
            <w:pPr>
              <w:rPr>
                <w:moveFrom w:id="536" w:author="dugalh" w:date="2018-07-27T21:43:00Z"/>
                <w:sz w:val="16"/>
              </w:rPr>
            </w:pPr>
            <w:moveFrom w:id="537"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38" w:author="dugalh" w:date="2018-07-27T21:43:00Z"/>
                <w:sz w:val="16"/>
              </w:rPr>
            </w:pPr>
            <w:moveFrom w:id="539"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40"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41" w:author="dugalh" w:date="2018-07-27T21:43:00Z"/>
                <w:rFonts w:cs="Arial"/>
                <w:b/>
              </w:rPr>
            </w:pPr>
            <w:moveFrom w:id="542"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43" w:author="dugalh" w:date="2018-07-27T21:43:00Z"/>
                <w:sz w:val="16"/>
              </w:rPr>
            </w:pPr>
          </w:p>
        </w:tc>
        <w:tc>
          <w:tcPr>
            <w:tcW w:w="0" w:type="auto"/>
          </w:tcPr>
          <w:p w14:paraId="340BDDB3" w14:textId="7D281D98" w:rsidR="00D61588" w:rsidRPr="00B44B64" w:rsidDel="00FF0829" w:rsidRDefault="00D61588" w:rsidP="001239FB">
            <w:pPr>
              <w:rPr>
                <w:moveFrom w:id="544" w:author="dugalh" w:date="2018-07-27T21:43:00Z"/>
                <w:sz w:val="16"/>
              </w:rPr>
            </w:pPr>
          </w:p>
        </w:tc>
        <w:tc>
          <w:tcPr>
            <w:tcW w:w="0" w:type="auto"/>
          </w:tcPr>
          <w:p w14:paraId="4644FC16" w14:textId="4CFE006D" w:rsidR="00D61588" w:rsidRPr="00B44B64" w:rsidDel="00FF0829" w:rsidRDefault="003F0D6E" w:rsidP="001239FB">
            <w:pPr>
              <w:rPr>
                <w:moveFrom w:id="545" w:author="dugalh" w:date="2018-07-27T21:43:00Z"/>
                <w:sz w:val="16"/>
              </w:rPr>
            </w:pPr>
            <w:moveFrom w:id="546"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547" w:author="dugalh" w:date="2018-07-27T21:43:00Z"/>
                <w:sz w:val="16"/>
              </w:rPr>
            </w:pPr>
            <w:moveFrom w:id="548"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549"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550" w:author="dugalh" w:date="2018-07-27T21:43:00Z"/>
                <w:rFonts w:cs="Arial"/>
                <w:b/>
              </w:rPr>
            </w:pPr>
            <w:moveFrom w:id="551"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52" w:author="dugalh" w:date="2018-07-27T21:43:00Z"/>
                <w:sz w:val="16"/>
              </w:rPr>
            </w:pPr>
          </w:p>
        </w:tc>
        <w:tc>
          <w:tcPr>
            <w:tcW w:w="0" w:type="auto"/>
          </w:tcPr>
          <w:p w14:paraId="0AAA21A4" w14:textId="07671879" w:rsidR="00D61588" w:rsidRPr="00B44B64" w:rsidDel="00FF0829" w:rsidRDefault="00D61588" w:rsidP="001239FB">
            <w:pPr>
              <w:rPr>
                <w:moveFrom w:id="553" w:author="dugalh" w:date="2018-07-27T21:43:00Z"/>
                <w:sz w:val="16"/>
              </w:rPr>
            </w:pPr>
          </w:p>
        </w:tc>
        <w:tc>
          <w:tcPr>
            <w:tcW w:w="0" w:type="auto"/>
          </w:tcPr>
          <w:p w14:paraId="3BD93B70" w14:textId="5F3F50FA" w:rsidR="00D61588" w:rsidRPr="00B44B64" w:rsidDel="00FF0829" w:rsidRDefault="003F0D6E" w:rsidP="001239FB">
            <w:pPr>
              <w:rPr>
                <w:moveFrom w:id="554" w:author="dugalh" w:date="2018-07-27T21:43:00Z"/>
                <w:sz w:val="16"/>
              </w:rPr>
            </w:pPr>
            <w:moveFrom w:id="555"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56" w:author="dugalh" w:date="2018-07-27T21:43:00Z"/>
                <w:sz w:val="16"/>
              </w:rPr>
            </w:pPr>
            <w:moveFrom w:id="557"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58"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59" w:author="dugalh" w:date="2018-07-27T21:43:00Z"/>
                <w:rFonts w:cs="Arial"/>
                <w:b/>
              </w:rPr>
            </w:pPr>
            <w:moveFrom w:id="560"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561" w:author="dugalh" w:date="2018-07-27T21:43:00Z"/>
                <w:sz w:val="16"/>
              </w:rPr>
            </w:pPr>
          </w:p>
        </w:tc>
        <w:tc>
          <w:tcPr>
            <w:tcW w:w="0" w:type="auto"/>
          </w:tcPr>
          <w:p w14:paraId="4449D2DA" w14:textId="33A433DC" w:rsidR="00D61588" w:rsidRPr="00B44B64" w:rsidDel="00FF0829" w:rsidRDefault="00D61588" w:rsidP="001239FB">
            <w:pPr>
              <w:rPr>
                <w:moveFrom w:id="562" w:author="dugalh" w:date="2018-07-27T21:43:00Z"/>
                <w:sz w:val="16"/>
              </w:rPr>
            </w:pPr>
          </w:p>
        </w:tc>
        <w:tc>
          <w:tcPr>
            <w:tcW w:w="0" w:type="auto"/>
          </w:tcPr>
          <w:p w14:paraId="5F2ADEB1" w14:textId="171248ED" w:rsidR="00D61588" w:rsidRPr="00B44B64" w:rsidDel="00FF0829" w:rsidRDefault="003F0D6E" w:rsidP="001239FB">
            <w:pPr>
              <w:rPr>
                <w:moveFrom w:id="563" w:author="dugalh" w:date="2018-07-27T21:43:00Z"/>
                <w:sz w:val="16"/>
              </w:rPr>
            </w:pPr>
            <w:moveFrom w:id="564"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65" w:author="dugalh" w:date="2018-07-27T21:43:00Z"/>
                <w:sz w:val="16"/>
              </w:rPr>
            </w:pPr>
            <w:moveFrom w:id="566"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67"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68" w:author="dugalh" w:date="2018-07-27T21:43:00Z"/>
                <w:rFonts w:cs="Arial"/>
                <w:b/>
              </w:rPr>
            </w:pPr>
            <w:moveFrom w:id="569"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70" w:author="dugalh" w:date="2018-07-27T21:43:00Z"/>
                <w:sz w:val="16"/>
              </w:rPr>
            </w:pPr>
          </w:p>
        </w:tc>
        <w:tc>
          <w:tcPr>
            <w:tcW w:w="0" w:type="auto"/>
          </w:tcPr>
          <w:p w14:paraId="76D67067" w14:textId="10308F68" w:rsidR="00D61588" w:rsidRPr="00B44B64" w:rsidDel="00FF0829" w:rsidRDefault="00D61588" w:rsidP="001239FB">
            <w:pPr>
              <w:rPr>
                <w:moveFrom w:id="571" w:author="dugalh" w:date="2018-07-27T21:43:00Z"/>
                <w:sz w:val="16"/>
              </w:rPr>
            </w:pPr>
          </w:p>
        </w:tc>
        <w:tc>
          <w:tcPr>
            <w:tcW w:w="0" w:type="auto"/>
          </w:tcPr>
          <w:p w14:paraId="1BA31D13" w14:textId="6781E62C" w:rsidR="00D61588" w:rsidRPr="00B44B64" w:rsidDel="00FF0829" w:rsidRDefault="003F0D6E" w:rsidP="001239FB">
            <w:pPr>
              <w:rPr>
                <w:moveFrom w:id="572" w:author="dugalh" w:date="2018-07-27T21:43:00Z"/>
                <w:sz w:val="16"/>
              </w:rPr>
            </w:pPr>
            <w:moveFrom w:id="573"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74" w:author="dugalh" w:date="2018-07-27T21:43:00Z"/>
                <w:sz w:val="16"/>
              </w:rPr>
            </w:pPr>
            <w:moveFrom w:id="575"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76"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77" w:author="dugalh" w:date="2018-07-27T21:43:00Z"/>
                <w:rFonts w:cs="Arial"/>
                <w:b/>
              </w:rPr>
            </w:pPr>
            <w:moveFrom w:id="578"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79"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80"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81" w:author="dugalh" w:date="2018-07-27T21:43:00Z"/>
                <w:sz w:val="16"/>
              </w:rPr>
            </w:pPr>
            <w:moveFrom w:id="582"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83" w:author="dugalh" w:date="2018-07-27T21:43:00Z"/>
                <w:sz w:val="16"/>
              </w:rPr>
            </w:pPr>
            <w:moveFrom w:id="584"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85" w:author="dugalh" w:date="2018-07-27T21:43:00Z"/>
                <w:sz w:val="16"/>
              </w:rPr>
            </w:pPr>
            <w:moveFrom w:id="586"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87" w:author="dugalh" w:date="2018-07-27T21:43:00Z"/>
                <w:rFonts w:cs="Arial"/>
                <w:b/>
              </w:rPr>
            </w:pPr>
            <w:moveFrom w:id="588"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89" w:author="dugalh" w:date="2018-07-27T21:43:00Z"/>
                <w:sz w:val="16"/>
              </w:rPr>
            </w:pPr>
            <w:moveFrom w:id="590"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91" w:author="dugalh" w:date="2018-07-27T21:43:00Z"/>
                <w:sz w:val="16"/>
              </w:rPr>
            </w:pPr>
            <w:moveFrom w:id="592"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93" w:author="dugalh" w:date="2018-07-27T21:43:00Z"/>
                <w:sz w:val="16"/>
              </w:rPr>
            </w:pPr>
            <w:moveFrom w:id="594"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95" w:author="dugalh" w:date="2018-07-27T21:43:00Z"/>
                <w:sz w:val="16"/>
              </w:rPr>
            </w:pPr>
            <w:moveFrom w:id="596"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97"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98" w:author="dugalh" w:date="2018-07-27T21:43:00Z"/>
                <w:rFonts w:cs="Arial"/>
                <w:b/>
              </w:rPr>
            </w:pPr>
            <w:moveFrom w:id="599"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600"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601"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602" w:author="dugalh" w:date="2018-07-27T21:43:00Z"/>
                <w:sz w:val="16"/>
              </w:rPr>
            </w:pPr>
            <w:moveFrom w:id="603"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604" w:author="dugalh" w:date="2018-07-27T21:43:00Z"/>
                <w:sz w:val="16"/>
              </w:rPr>
            </w:pPr>
            <w:moveFrom w:id="605"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606"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607" w:author="dugalh" w:date="2018-07-27T21:43:00Z"/>
                <w:rFonts w:cs="Arial"/>
                <w:b/>
              </w:rPr>
            </w:pPr>
            <w:moveFrom w:id="608"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609" w:author="dugalh" w:date="2018-07-27T21:43:00Z"/>
                <w:sz w:val="16"/>
              </w:rPr>
            </w:pPr>
          </w:p>
        </w:tc>
        <w:tc>
          <w:tcPr>
            <w:tcW w:w="0" w:type="auto"/>
          </w:tcPr>
          <w:p w14:paraId="1A622FA8" w14:textId="325AE3F4" w:rsidR="00D61588" w:rsidRPr="00B44B64" w:rsidDel="00FF0829" w:rsidRDefault="00D61588" w:rsidP="001239FB">
            <w:pPr>
              <w:rPr>
                <w:moveFrom w:id="610" w:author="dugalh" w:date="2018-07-27T21:43:00Z"/>
                <w:sz w:val="16"/>
              </w:rPr>
            </w:pPr>
          </w:p>
        </w:tc>
        <w:tc>
          <w:tcPr>
            <w:tcW w:w="0" w:type="auto"/>
          </w:tcPr>
          <w:p w14:paraId="43CAF7A1" w14:textId="63E7E260" w:rsidR="00D61588" w:rsidRPr="00B44B64" w:rsidDel="00FF0829" w:rsidRDefault="00D61588" w:rsidP="001239FB">
            <w:pPr>
              <w:rPr>
                <w:moveFrom w:id="611" w:author="dugalh" w:date="2018-07-27T21:43:00Z"/>
                <w:sz w:val="16"/>
              </w:rPr>
            </w:pPr>
            <w:moveFrom w:id="612"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613" w:author="dugalh" w:date="2018-07-27T21:43:00Z"/>
                <w:sz w:val="16"/>
              </w:rPr>
            </w:pPr>
            <w:moveFrom w:id="614"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615"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616" w:author="dugalh" w:date="2018-07-27T21:43:00Z"/>
                <w:rFonts w:cs="Arial"/>
                <w:b/>
              </w:rPr>
            </w:pPr>
            <w:moveFrom w:id="617"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618"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619"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620" w:author="dugalh" w:date="2018-07-27T21:43:00Z"/>
                <w:sz w:val="16"/>
              </w:rPr>
            </w:pPr>
            <w:moveFrom w:id="621"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622" w:author="dugalh" w:date="2018-07-27T21:43:00Z"/>
                <w:sz w:val="16"/>
              </w:rPr>
            </w:pPr>
            <w:moveFrom w:id="623"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624" w:author="dugalh" w:date="2018-07-27T21:43:00Z"/>
                <w:sz w:val="16"/>
              </w:rPr>
            </w:pPr>
            <w:moveFrom w:id="625"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26" w:author="dugalh" w:date="2018-07-27T21:43:00Z"/>
                <w:rFonts w:cs="Arial"/>
                <w:b/>
              </w:rPr>
            </w:pPr>
            <w:moveFrom w:id="627"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28" w:author="dugalh" w:date="2018-07-27T21:43:00Z"/>
                <w:sz w:val="16"/>
              </w:rPr>
            </w:pPr>
            <w:moveFrom w:id="629"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30" w:author="dugalh" w:date="2018-07-27T21:43:00Z"/>
                <w:sz w:val="16"/>
              </w:rPr>
            </w:pPr>
            <w:moveFrom w:id="631"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32" w:author="dugalh" w:date="2018-07-27T21:43:00Z"/>
                <w:sz w:val="16"/>
              </w:rPr>
            </w:pPr>
            <w:moveFrom w:id="633"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34" w:author="dugalh" w:date="2018-07-27T21:43:00Z"/>
                <w:sz w:val="16"/>
              </w:rPr>
            </w:pPr>
            <w:moveFrom w:id="635"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36"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37" w:author="dugalh" w:date="2018-07-27T21:43:00Z"/>
                <w:rFonts w:cs="Arial"/>
                <w:b/>
              </w:rPr>
            </w:pPr>
            <w:moveFrom w:id="638"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39"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40"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41" w:author="dugalh" w:date="2018-07-27T21:43:00Z"/>
                <w:sz w:val="16"/>
              </w:rPr>
            </w:pPr>
            <w:moveFrom w:id="642"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43" w:author="dugalh" w:date="2018-07-27T21:43:00Z"/>
                <w:sz w:val="16"/>
              </w:rPr>
            </w:pPr>
            <w:moveFrom w:id="644"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45"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646" w:author="dugalh" w:date="2018-07-27T21:43:00Z"/>
                <w:rFonts w:cs="Arial"/>
                <w:b/>
              </w:rPr>
            </w:pPr>
            <w:moveFrom w:id="647"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648" w:author="dugalh" w:date="2018-07-27T21:43:00Z"/>
                <w:sz w:val="16"/>
              </w:rPr>
            </w:pPr>
          </w:p>
        </w:tc>
        <w:tc>
          <w:tcPr>
            <w:tcW w:w="0" w:type="auto"/>
          </w:tcPr>
          <w:p w14:paraId="1D43677F" w14:textId="60D465AE" w:rsidR="00D61588" w:rsidRPr="00B44B64" w:rsidDel="00FF0829" w:rsidRDefault="00D61588" w:rsidP="001239FB">
            <w:pPr>
              <w:rPr>
                <w:moveFrom w:id="649" w:author="dugalh" w:date="2018-07-27T21:43:00Z"/>
                <w:sz w:val="16"/>
              </w:rPr>
            </w:pPr>
          </w:p>
        </w:tc>
        <w:tc>
          <w:tcPr>
            <w:tcW w:w="0" w:type="auto"/>
          </w:tcPr>
          <w:p w14:paraId="3DE646D5" w14:textId="4F4DA817" w:rsidR="00D61588" w:rsidRPr="00B44B64" w:rsidDel="00FF0829" w:rsidRDefault="00D61588" w:rsidP="001239FB">
            <w:pPr>
              <w:rPr>
                <w:moveFrom w:id="650" w:author="dugalh" w:date="2018-07-27T21:43:00Z"/>
                <w:sz w:val="16"/>
              </w:rPr>
            </w:pPr>
            <w:moveFrom w:id="651"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52" w:author="dugalh" w:date="2018-07-27T21:43:00Z"/>
                <w:sz w:val="16"/>
              </w:rPr>
            </w:pPr>
            <w:moveFrom w:id="653"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54"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55" w:author="dugalh" w:date="2018-07-27T21:43:00Z"/>
                <w:rFonts w:cs="Arial"/>
                <w:b/>
              </w:rPr>
            </w:pPr>
            <w:moveFrom w:id="656"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57"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58"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59" w:author="dugalh" w:date="2018-07-27T21:43:00Z"/>
                <w:sz w:val="16"/>
              </w:rPr>
            </w:pPr>
            <w:moveFrom w:id="660"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661" w:author="dugalh" w:date="2018-07-27T21:43:00Z"/>
                <w:sz w:val="16"/>
              </w:rPr>
            </w:pPr>
            <w:moveFrom w:id="662"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63" w:author="dugalh" w:date="2018-07-27T21:43:00Z"/>
                <w:sz w:val="16"/>
              </w:rPr>
            </w:pPr>
            <w:moveFrom w:id="664"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65" w:author="dugalh" w:date="2018-07-27T21:43:00Z"/>
                <w:rFonts w:cs="Arial"/>
                <w:b/>
              </w:rPr>
            </w:pPr>
            <w:moveFrom w:id="666"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67" w:author="dugalh" w:date="2018-07-27T21:43:00Z"/>
                <w:sz w:val="16"/>
              </w:rPr>
            </w:pPr>
            <w:moveFrom w:id="668"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69" w:author="dugalh" w:date="2018-07-27T21:43:00Z"/>
                <w:sz w:val="16"/>
              </w:rPr>
            </w:pPr>
            <w:moveFrom w:id="670"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71" w:author="dugalh" w:date="2018-07-27T21:43:00Z"/>
                <w:sz w:val="16"/>
              </w:rPr>
            </w:pPr>
            <w:moveFrom w:id="672"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73" w:author="dugalh" w:date="2018-07-27T21:43:00Z"/>
                <w:sz w:val="16"/>
              </w:rPr>
            </w:pPr>
            <w:moveFrom w:id="674"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75"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76" w:author="dugalh" w:date="2018-07-27T21:43:00Z"/>
                <w:rFonts w:cs="Arial"/>
                <w:b/>
              </w:rPr>
            </w:pPr>
            <w:moveFrom w:id="677"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78"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79"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80" w:author="dugalh" w:date="2018-07-27T21:43:00Z"/>
                <w:sz w:val="16"/>
              </w:rPr>
            </w:pPr>
            <w:moveFrom w:id="681"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82" w:author="dugalh" w:date="2018-07-27T21:43:00Z"/>
                <w:sz w:val="16"/>
              </w:rPr>
            </w:pPr>
            <w:moveFrom w:id="683"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84"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85" w:author="dugalh" w:date="2018-07-27T21:43:00Z"/>
                <w:rFonts w:cs="Arial"/>
                <w:b/>
              </w:rPr>
            </w:pPr>
            <w:moveFrom w:id="686"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87"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88"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89" w:author="dugalh" w:date="2018-07-27T21:43:00Z"/>
                <w:sz w:val="16"/>
              </w:rPr>
            </w:pPr>
            <w:moveFrom w:id="690"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91" w:author="dugalh" w:date="2018-07-27T21:43:00Z"/>
                <w:sz w:val="16"/>
              </w:rPr>
            </w:pPr>
            <w:moveFrom w:id="692"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93" w:author="dugalh" w:date="2018-07-27T21:43:00Z"/>
        </w:rPr>
      </w:pPr>
    </w:p>
    <w:p w14:paraId="18004DAF" w14:textId="6914ACD7" w:rsidR="00D61588" w:rsidRPr="00B44B64" w:rsidDel="00FF0829" w:rsidRDefault="00D61588" w:rsidP="00D61588">
      <w:pPr>
        <w:rPr>
          <w:moveFrom w:id="694" w:author="dugalh" w:date="2018-07-27T21:43:00Z"/>
        </w:rPr>
      </w:pPr>
    </w:p>
    <w:p w14:paraId="5EB0E41A" w14:textId="47C83AFC" w:rsidR="00D61588" w:rsidRPr="00B44B64" w:rsidDel="00FF0829" w:rsidRDefault="00D9072B" w:rsidP="00490894">
      <w:pPr>
        <w:jc w:val="center"/>
        <w:rPr>
          <w:moveFrom w:id="695" w:author="dugalh" w:date="2018-07-27T21:43:00Z"/>
        </w:rPr>
      </w:pPr>
      <w:moveFrom w:id="696"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97" w:author="dugalh" w:date="2018-07-27T21:43:00Z"/>
        </w:rPr>
      </w:pPr>
      <w:bookmarkStart w:id="698" w:name="_Ref392343684"/>
      <w:bookmarkStart w:id="699" w:name="_Toc394582257"/>
      <w:bookmarkStart w:id="700" w:name="_Toc448324366"/>
      <w:moveFrom w:id="701"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98"/>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99"/>
        <w:bookmarkEnd w:id="700"/>
      </w:moveFrom>
    </w:p>
    <w:p w14:paraId="432B95C2" w14:textId="749387AD" w:rsidR="00D61588" w:rsidDel="00FF0829" w:rsidRDefault="00D61588" w:rsidP="00F4774D">
      <w:pPr>
        <w:pStyle w:val="Caption"/>
        <w:rPr>
          <w:moveFrom w:id="702" w:author="dugalh" w:date="2018-07-27T21:43:00Z"/>
        </w:rPr>
      </w:pPr>
    </w:p>
    <w:p w14:paraId="577A4546" w14:textId="5AC8E0BF" w:rsidR="00CA517C" w:rsidRPr="00CA517C" w:rsidDel="00FF0829" w:rsidRDefault="00CA517C" w:rsidP="00CA517C">
      <w:pPr>
        <w:rPr>
          <w:moveFrom w:id="703" w:author="dugalh" w:date="2018-07-27T21:43:00Z"/>
        </w:rPr>
      </w:pPr>
    </w:p>
    <w:p w14:paraId="6D2437D9" w14:textId="5BB1CC0B" w:rsidR="00D61588" w:rsidRPr="00B44B64" w:rsidDel="00FF0829" w:rsidRDefault="008F22FC" w:rsidP="00361B48">
      <w:pPr>
        <w:pStyle w:val="BodyTextIndented"/>
        <w:rPr>
          <w:moveFrom w:id="704" w:author="dugalh" w:date="2018-07-27T21:43:00Z"/>
        </w:rPr>
      </w:pPr>
      <w:moveFrom w:id="705"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moveFrom>
      <w:del w:id="706" w:author="dugalh" w:date="2018-07-27T21:43:00Z"/>
      <w:moveFrom w:id="707" w:author="dugalh" w:date="2018-07-27T21:43:00Z">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708" w:author="dugalh" w:date="2018-07-27T21:43:00Z"/>
          <w:b w:val="0"/>
        </w:rPr>
      </w:pPr>
      <w:bookmarkStart w:id="709" w:name="_Ref506921968"/>
      <w:moveFrom w:id="710"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709"/>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711" w:author="dugalh" w:date="2018-07-27T21:43:00Z"/>
              </w:rPr>
            </w:pPr>
            <w:moveFrom w:id="712"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713" w:author="dugalh" w:date="2018-07-27T21:43:00Z"/>
              </w:rPr>
            </w:pPr>
            <w:moveFrom w:id="714"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715" w:author="dugalh" w:date="2018-07-27T21:43:00Z"/>
              </w:rPr>
            </w:pPr>
            <w:moveFrom w:id="716"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717" w:author="dugalh" w:date="2018-07-27T21:43:00Z"/>
                <w:i/>
              </w:rPr>
            </w:pPr>
            <w:moveFrom w:id="718"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719" w:author="dugalh" w:date="2018-07-27T21:43:00Z"/>
              </w:rPr>
            </w:pPr>
            <w:moveFrom w:id="720"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721" w:author="dugalh" w:date="2018-07-27T21:43:00Z"/>
              </w:rPr>
            </w:pPr>
            <w:moveFrom w:id="722"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723" w:author="dugalh" w:date="2018-07-27T21:43:00Z"/>
              </w:rPr>
            </w:pPr>
            <w:moveFrom w:id="724"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725" w:author="dugalh" w:date="2018-07-27T21:43:00Z"/>
              </w:rPr>
            </w:pPr>
            <w:moveFrom w:id="726"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727" w:author="dugalh" w:date="2018-07-27T21:43:00Z"/>
        </w:rPr>
      </w:pPr>
    </w:p>
    <w:p w14:paraId="217F7A91" w14:textId="7A21EA00" w:rsidR="00D61588" w:rsidRPr="00B44B64" w:rsidDel="00FF0829" w:rsidRDefault="001E6DC0" w:rsidP="00A76FA9">
      <w:pPr>
        <w:pStyle w:val="BodyText"/>
        <w:rPr>
          <w:moveFrom w:id="728" w:author="dugalh" w:date="2018-07-27T21:43:00Z"/>
        </w:rPr>
      </w:pPr>
      <w:moveFrom w:id="729"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moveFrom>
      <w:del w:id="730" w:author="dugalh" w:date="2018-07-27T21:43:00Z"/>
      <w:moveFrom w:id="731"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moveFrom>
      <w:del w:id="732" w:author="dugalh" w:date="2018-07-27T21:43:00Z"/>
      <w:moveFrom w:id="733" w:author="dugalh" w:date="2018-07-27T21:43:00Z">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34" w:author="dugalh" w:date="2018-07-27T21:43:00Z"/>
        </w:rPr>
      </w:pPr>
    </w:p>
    <w:p w14:paraId="061F46AB" w14:textId="67F6A589" w:rsidR="00D61588" w:rsidRPr="00B44B64" w:rsidDel="00FF0829" w:rsidRDefault="00804C5F" w:rsidP="00CA517C">
      <w:pPr>
        <w:keepNext/>
        <w:spacing w:line="360" w:lineRule="auto"/>
        <w:jc w:val="center"/>
        <w:rPr>
          <w:moveFrom w:id="735" w:author="dugalh" w:date="2018-07-27T21:43:00Z"/>
        </w:rPr>
      </w:pPr>
      <w:moveFrom w:id="736"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792A2A" w:rsidRPr="00804C5F" w:rsidRDefault="00792A2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792A2A" w:rsidRPr="00804C5F" w:rsidRDefault="00792A2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37" w:author="dugalh" w:date="2018-07-27T21:43:00Z"/>
          <w:b w:val="0"/>
        </w:rPr>
      </w:pPr>
      <w:bookmarkStart w:id="738" w:name="_Ref392445255"/>
      <w:bookmarkStart w:id="739" w:name="_Toc394582258"/>
      <w:bookmarkStart w:id="740" w:name="_Toc448324367"/>
      <w:moveFrom w:id="741"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738"/>
        <w:r w:rsidRPr="00CA517C" w:rsidDel="00FF0829">
          <w:rPr>
            <w:b w:val="0"/>
          </w:rPr>
          <w:t xml:space="preserve">  </w:t>
        </w:r>
        <w:bookmarkEnd w:id="739"/>
        <w:bookmarkEnd w:id="740"/>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42" w:author="dugalh" w:date="2018-07-27T21:43:00Z"/>
        </w:rPr>
      </w:pPr>
    </w:p>
    <w:p w14:paraId="39A2B3E8" w14:textId="7B215A54" w:rsidR="00D61588" w:rsidRPr="00B44B64" w:rsidDel="00FF0829" w:rsidRDefault="00D61588" w:rsidP="00CA517C">
      <w:pPr>
        <w:pStyle w:val="1Tablecaption"/>
        <w:rPr>
          <w:moveFrom w:id="743" w:author="dugalh" w:date="2018-07-27T21:43:00Z"/>
        </w:rPr>
      </w:pPr>
      <w:bookmarkStart w:id="744" w:name="_Ref392530242"/>
      <w:bookmarkStart w:id="745" w:name="_Toc394582239"/>
      <w:bookmarkStart w:id="746" w:name="_Toc448324338"/>
      <w:moveFrom w:id="747"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44"/>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45"/>
        <w:bookmarkEnd w:id="746"/>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748" w:author="dugalh" w:date="2018-07-27T21:43:00Z"/>
              </w:rPr>
            </w:pPr>
            <w:moveFrom w:id="749"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750" w:author="dugalh" w:date="2018-07-27T21:43:00Z"/>
              </w:rPr>
            </w:pPr>
            <w:moveFrom w:id="751"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752" w:author="dugalh" w:date="2018-07-27T21:43:00Z"/>
              </w:rPr>
            </w:pPr>
            <w:moveFrom w:id="753"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754" w:author="dugalh" w:date="2018-07-27T21:43:00Z"/>
              </w:rPr>
            </w:pPr>
            <w:moveFrom w:id="755"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756" w:author="dugalh" w:date="2018-07-27T21:43:00Z"/>
              </w:rPr>
            </w:pPr>
            <w:moveFrom w:id="757"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58" w:author="dugalh" w:date="2018-07-27T21:43:00Z"/>
              </w:rPr>
            </w:pPr>
            <w:moveFrom w:id="759"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60" w:author="dugalh" w:date="2018-07-27T21:43:00Z"/>
              </w:rPr>
            </w:pPr>
            <w:moveFrom w:id="761"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762" w:author="dugalh" w:date="2018-07-27T21:43:00Z"/>
              </w:rPr>
            </w:pPr>
            <w:moveFrom w:id="763"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764" w:author="dugalh" w:date="2018-07-27T21:43:00Z"/>
              </w:rPr>
            </w:pPr>
            <w:moveFrom w:id="765"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766" w:author="dugalh" w:date="2018-07-27T21:43:00Z"/>
              </w:rPr>
            </w:pPr>
            <w:moveFrom w:id="767"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68" w:author="dugalh" w:date="2018-07-27T21:43:00Z"/>
              </w:rPr>
            </w:pPr>
            <w:moveFrom w:id="769"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70" w:author="dugalh" w:date="2018-07-27T21:43:00Z"/>
              </w:rPr>
            </w:pPr>
            <w:moveFrom w:id="771"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72" w:author="dugalh" w:date="2018-07-27T21:43:00Z"/>
                <w:b/>
              </w:rPr>
            </w:pPr>
            <w:moveFrom w:id="773"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74" w:author="dugalh" w:date="2018-07-27T21:43:00Z"/>
                <w:b/>
              </w:rPr>
            </w:pPr>
            <w:moveFrom w:id="775"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76" w:author="dugalh" w:date="2018-07-27T21:43:00Z"/>
                <w:b/>
              </w:rPr>
            </w:pPr>
            <w:moveFrom w:id="777"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78" w:author="dugalh" w:date="2018-07-27T21:43:00Z"/>
        </w:rPr>
      </w:pPr>
    </w:p>
    <w:moveFromRangeEnd w:id="463"/>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79"/>
      <w:r w:rsidRPr="00B44B64">
        <w:t xml:space="preserve">The per-pixel features are found with the spectral information from only </w:t>
      </w:r>
      <w:del w:id="780" w:author="dugalh" w:date="2018-07-27T14:51:00Z">
        <w:r w:rsidRPr="00B44B64" w:rsidDel="00AF592E">
          <w:delText xml:space="preserve">that </w:delText>
        </w:r>
      </w:del>
      <w:ins w:id="781"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79"/>
      <w:r w:rsidR="003B6223">
        <w:rPr>
          <w:rStyle w:val="CommentReference"/>
        </w:rPr>
        <w:commentReference w:id="779"/>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792A2A"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82"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82"/>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83"/>
      <w:commentRangeStart w:id="784"/>
      <w:r w:rsidRPr="00B44B64">
        <w:t>There is a sharp transition from absorption to reflection around 700</w:t>
      </w:r>
      <w:r w:rsidR="005B4ECE" w:rsidRPr="00B44B64">
        <w:t xml:space="preserve"> </w:t>
      </w:r>
      <w:r w:rsidRPr="00B44B64">
        <w:t>nm</w:t>
      </w:r>
      <w:del w:id="785" w:author="dugalh" w:date="2018-07-31T13:16:00Z">
        <w:r w:rsidR="00414F27" w:rsidRPr="00B44B64" w:rsidDel="00D50D02">
          <w:delText>.</w:delText>
        </w:r>
      </w:del>
      <w:commentRangeEnd w:id="783"/>
      <w:r w:rsidR="003B6223">
        <w:rPr>
          <w:rStyle w:val="CommentReference"/>
        </w:rPr>
        <w:commentReference w:id="783"/>
      </w:r>
      <w:commentRangeEnd w:id="784"/>
      <w:r w:rsidR="00AF592E">
        <w:rPr>
          <w:rStyle w:val="CommentReference"/>
        </w:rPr>
        <w:commentReference w:id="784"/>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786" w:author="dugalh" w:date="2018-07-31T13:17:00Z">
        <w:r w:rsidR="00D50D02">
          <w:t xml:space="preserve"> which is captured by the </w:t>
        </w:r>
        <w:r w:rsidR="00FA0CF9">
          <w:t xml:space="preserve">DMC R and NIR </w:t>
        </w:r>
      </w:ins>
      <w:ins w:id="787" w:author="dugalh" w:date="2018-07-31T13:33:00Z">
        <w:r w:rsidR="00FA0CF9">
          <w:t>wavelength ranges</w:t>
        </w:r>
      </w:ins>
      <w:ins w:id="788" w:author="dugalh" w:date="2018-07-31T13:17:00Z">
        <w:r w:rsidR="00D50D02">
          <w:t xml:space="preserve"> (see </w:t>
        </w:r>
        <w:r w:rsidR="00D50D02">
          <w:fldChar w:fldCharType="begin"/>
        </w:r>
        <w:r w:rsidR="00D50D02">
          <w:instrText xml:space="preserve"> REF _Ref520463416 \h </w:instrText>
        </w:r>
      </w:ins>
      <w:r w:rsidR="00D50D02">
        <w:fldChar w:fldCharType="separate"/>
      </w:r>
      <w:ins w:id="789" w:author="dugalh" w:date="2018-07-31T13:17:00Z">
        <w:r w:rsidR="00D50D02">
          <w:t xml:space="preserve">Fig. </w:t>
        </w:r>
        <w:r w:rsidR="00D50D02">
          <w:rPr>
            <w:noProof/>
          </w:rPr>
          <w:t>2</w:t>
        </w:r>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90" w:name="_Ref393463827"/>
      <w:bookmarkStart w:id="791" w:name="_Ref393463822"/>
      <w:bookmarkStart w:id="792" w:name="_Toc394582240"/>
      <w:bookmarkStart w:id="793"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90"/>
      <w:r w:rsidRPr="00B44B64">
        <w:t xml:space="preserve">   Features</w:t>
      </w:r>
      <w:bookmarkEnd w:id="791"/>
      <w:bookmarkEnd w:id="792"/>
      <w:bookmarkEnd w:id="793"/>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12F7B96E"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ins w:id="794" w:author="dugalh" w:date="2018-08-02T14:49:00Z">
        <w:r w:rsidR="009F23E0">
          <w:t xml:space="preserve">is based on </w:t>
        </w:r>
        <w:commentRangeStart w:id="795"/>
        <w:r w:rsidR="009F23E0">
          <w:t>Harris</w:t>
        </w:r>
      </w:ins>
      <w:commentRangeEnd w:id="795"/>
      <w:ins w:id="796" w:author="dugalh" w:date="2018-08-02T14:51:00Z">
        <w:r w:rsidR="009F23E0">
          <w:rPr>
            <w:rStyle w:val="CommentReference"/>
          </w:rPr>
          <w:commentReference w:id="795"/>
        </w:r>
      </w:ins>
      <w:ins w:id="797" w:author="dugalh" w:date="2018-08-02T14:49:00Z">
        <w:r w:rsidR="009F23E0">
          <w:fldChar w:fldCharType="begin" w:fldLock="1"/>
        </w:r>
      </w:ins>
      <w:r w:rsidR="009F23E0">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fldChar w:fldCharType="separate"/>
      </w:r>
      <w:r w:rsidR="009F23E0" w:rsidRPr="009F23E0">
        <w:rPr>
          <w:noProof/>
          <w:vertAlign w:val="superscript"/>
        </w:rPr>
        <w:t>47</w:t>
      </w:r>
      <w:ins w:id="798" w:author="dugalh" w:date="2018-08-02T14:49:00Z">
        <w:r w:rsidR="009F23E0">
          <w:fldChar w:fldCharType="end"/>
        </w:r>
        <w:r w:rsidR="009F23E0">
          <w:t xml:space="preserve"> </w:t>
        </w:r>
      </w:ins>
      <w:del w:id="799" w:author="dugalh" w:date="2018-08-02T14:47:00Z">
        <w:r w:rsidR="00D61588" w:rsidRPr="00B44B64" w:rsidDel="009F23E0">
          <w:delText xml:space="preserve">is </w:delText>
        </w:r>
      </w:del>
      <w:ins w:id="800" w:author="dugalh" w:date="2018-08-02T14:49:00Z">
        <w:r w:rsidR="009F23E0">
          <w:t xml:space="preserve">but </w:t>
        </w:r>
      </w:ins>
      <w:ins w:id="801" w:author="dugalh" w:date="2018-08-02T14:45:00Z">
        <w:r w:rsidR="009F23E0">
          <w:t>uses hierarchical clustering instead of affinity propagation to group redundant features</w:t>
        </w:r>
      </w:ins>
      <w:ins w:id="802" w:author="dugalh" w:date="2018-08-02T14:50:00Z">
        <w:r w:rsidR="009F23E0">
          <w:t>.</w:t>
        </w:r>
      </w:ins>
      <w:ins w:id="803" w:author="dugalh" w:date="2018-08-02T14:14:00Z">
        <w:r w:rsidR="006655A0">
          <w:t xml:space="preserve"> </w:t>
        </w:r>
      </w:ins>
      <w:ins w:id="804" w:author="dugalh" w:date="2018-08-02T14:50:00Z">
        <w:r w:rsidR="009F23E0">
          <w:t xml:space="preserve"> It</w:t>
        </w:r>
      </w:ins>
      <w:ins w:id="805" w:author="dugalh" w:date="2018-08-02T14:47:00Z">
        <w:r w:rsidR="009F23E0">
          <w:t xml:space="preserve"> is </w:t>
        </w:r>
      </w:ins>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388799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806"/>
      <w:r w:rsidR="00C22C18" w:rsidRPr="00B44B64">
        <w:t>The naïve Bayes criterion makes no assumption</w:t>
      </w:r>
      <w:del w:id="807"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806"/>
      <w:proofErr w:type="spellEnd"/>
      <w:r w:rsidR="003B6223">
        <w:rPr>
          <w:rStyle w:val="CommentReference"/>
        </w:rPr>
        <w:commentReference w:id="806"/>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w:t>
      </w:r>
      <w:r w:rsidRPr="00B44B64">
        <w:lastRenderedPageBreak/>
        <w:t>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808"/>
      <w:commentRangeStart w:id="809"/>
      <w:r w:rsidRPr="00B44B64">
        <w:t>Classification</w:t>
      </w:r>
      <w:r w:rsidR="00905BD5" w:rsidRPr="00B44B64">
        <w:t xml:space="preserve"> and Canopy</w:t>
      </w:r>
      <w:r w:rsidR="00FA2071" w:rsidRPr="00B44B64">
        <w:t>-</w:t>
      </w:r>
      <w:r w:rsidR="00905BD5" w:rsidRPr="00B44B64">
        <w:t>Cover Estimation</w:t>
      </w:r>
      <w:commentRangeEnd w:id="808"/>
      <w:r w:rsidR="000437B9">
        <w:rPr>
          <w:rStyle w:val="CommentReference"/>
          <w:i w:val="0"/>
        </w:rPr>
        <w:commentReference w:id="808"/>
      </w:r>
      <w:commentRangeEnd w:id="809"/>
      <w:r w:rsidR="004A4501">
        <w:rPr>
          <w:rStyle w:val="CommentReference"/>
          <w:i w:val="0"/>
        </w:rPr>
        <w:commentReference w:id="809"/>
      </w:r>
    </w:p>
    <w:p w14:paraId="572975B3" w14:textId="3D33BFAF"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810" w:author="dugalh" w:date="2018-07-27T16:51:00Z">
        <w:r w:rsidR="00475CCF">
          <w:t xml:space="preserve">they </w:t>
        </w:r>
      </w:ins>
      <w:ins w:id="811" w:author="dugalh" w:date="2018-07-27T16:47:00Z">
        <w:r w:rsidR="00875BEA">
          <w:t>are non-param</w:t>
        </w:r>
      </w:ins>
      <w:ins w:id="812" w:author="dugalh" w:date="2018-07-27T16:48:00Z">
        <w:r w:rsidR="00875BEA">
          <w:t>e</w:t>
        </w:r>
      </w:ins>
      <w:ins w:id="813" w:author="dugalh" w:date="2018-07-27T16:47:00Z">
        <w:r w:rsidR="00875BEA">
          <w:t xml:space="preserve">tric (i.e. </w:t>
        </w:r>
      </w:ins>
      <w:r w:rsidRPr="00B44B64">
        <w:t>they make no assumption</w:t>
      </w:r>
      <w:del w:id="814" w:author="dugalh" w:date="2018-07-27T16:48:00Z">
        <w:r w:rsidRPr="00B44B64" w:rsidDel="00875BEA">
          <w:delText>s</w:delText>
        </w:r>
      </w:del>
      <w:r w:rsidRPr="00B44B64">
        <w:t xml:space="preserve"> </w:t>
      </w:r>
      <w:r w:rsidR="00C45804" w:rsidRPr="00B44B64">
        <w:t>about</w:t>
      </w:r>
      <w:r w:rsidRPr="00B44B64">
        <w:t xml:space="preserve"> the form of class distributions</w:t>
      </w:r>
      <w:ins w:id="815"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lastRenderedPageBreak/>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816" w:author="dugalh" w:date="2018-07-27T16:49:00Z">
        <w:r w:rsidR="00475CCF">
          <w:t xml:space="preserve">In kernel form, the SVM </w:t>
        </w:r>
      </w:ins>
      <w:ins w:id="817" w:author="dugalh" w:date="2018-07-27T16:50:00Z">
        <w:r w:rsidR="00475CCF">
          <w:t>can</w:t>
        </w:r>
      </w:ins>
      <w:ins w:id="818"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commentRangeStart w:id="819"/>
      <w:commentRangeStart w:id="820"/>
      <w:r w:rsidRPr="00B44B64">
        <w:t xml:space="preserve">The Bayes normal classifier, sometimes referred to as the </w:t>
      </w:r>
      <w:ins w:id="821" w:author="dugalh" w:date="2018-07-27T14:50:00Z">
        <w:r w:rsidR="00235249">
          <w:t>Maximum Likelihood (</w:t>
        </w:r>
      </w:ins>
      <w:r w:rsidR="000B7347" w:rsidRPr="00B44B64">
        <w:t>ML</w:t>
      </w:r>
      <w:ins w:id="822"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819"/>
      <w:r w:rsidR="00671757">
        <w:rPr>
          <w:rStyle w:val="CommentReference"/>
        </w:rPr>
        <w:commentReference w:id="819"/>
      </w:r>
      <w:commentRangeEnd w:id="820"/>
      <w:r w:rsidR="00235249">
        <w:rPr>
          <w:rStyle w:val="CommentReference"/>
        </w:rPr>
        <w:commentReference w:id="820"/>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823"/>
      <w:r w:rsidRPr="00B44B64">
        <w:t xml:space="preserve">This classifier is a useful benchmark as it </w:t>
      </w:r>
      <w:r w:rsidRPr="00B44B64">
        <w:lastRenderedPageBreak/>
        <w:t xml:space="preserve">almost always performs reasonably well, requires only one parameter and </w:t>
      </w:r>
      <w:del w:id="824" w:author="dugalh" w:date="2018-07-27T16:53:00Z">
        <w:r w:rsidRPr="00B44B64" w:rsidDel="00475CCF">
          <w:delText>makes no assumption</w:delText>
        </w:r>
      </w:del>
      <w:del w:id="825" w:author="dugalh" w:date="2018-07-27T14:49:00Z">
        <w:r w:rsidRPr="00B44B64" w:rsidDel="00235249">
          <w:delText>s</w:delText>
        </w:r>
      </w:del>
      <w:del w:id="826" w:author="dugalh" w:date="2018-07-27T16:53:00Z">
        <w:r w:rsidRPr="00B44B64" w:rsidDel="00475CCF">
          <w:delText xml:space="preserve"> about class distributions</w:delText>
        </w:r>
      </w:del>
      <w:ins w:id="827"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823"/>
      <w:r w:rsidR="00671757">
        <w:rPr>
          <w:rStyle w:val="CommentReference"/>
        </w:rPr>
        <w:commentReference w:id="823"/>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828"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828"/>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w:t>
      </w:r>
      <w:r w:rsidR="007A27BC" w:rsidRPr="00B44B64">
        <w:lastRenderedPageBreak/>
        <w:t>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829" w:name="_Ref466458068"/>
      <w:bookmarkStart w:id="830" w:name="_Toc394582259"/>
      <w:bookmarkStart w:id="831" w:name="_Toc448324368"/>
      <w:bookmarkStart w:id="832" w:name="_Toc520807804"/>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829"/>
      <w:r w:rsidRPr="00CA517C">
        <w:rPr>
          <w:b w:val="0"/>
        </w:rPr>
        <w:t xml:space="preserve">  Clustering of correlated features</w:t>
      </w:r>
      <w:bookmarkEnd w:id="830"/>
      <w:bookmarkEnd w:id="831"/>
      <w:bookmarkEnd w:id="832"/>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833" w:name="_Ref395121413"/>
      <w:bookmarkStart w:id="834" w:name="_Toc394582241"/>
      <w:bookmarkStart w:id="835"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833"/>
      <w:r w:rsidRPr="00B44B64">
        <w:t xml:space="preserve">   Ranked clusters</w:t>
      </w:r>
      <w:bookmarkEnd w:id="834"/>
      <w:bookmarkEnd w:id="835"/>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836" w:name="_Toc394607659"/>
      <w:bookmarkStart w:id="837" w:name="_Toc448324321"/>
      <w:r w:rsidRPr="00B44B64">
        <w:t>Classification</w:t>
      </w:r>
      <w:bookmarkEnd w:id="836"/>
      <w:bookmarkEnd w:id="837"/>
      <w:r w:rsidR="003638E8" w:rsidRPr="00B44B64">
        <w:t xml:space="preserve"> and Canopy</w:t>
      </w:r>
      <w:r w:rsidR="00FA2071" w:rsidRPr="00B44B64">
        <w:t>-</w:t>
      </w:r>
      <w:r w:rsidR="003638E8" w:rsidRPr="00B44B64">
        <w:t xml:space="preserve">Cover Estimation </w:t>
      </w:r>
    </w:p>
    <w:bookmarkStart w:id="838" w:name="_Ref394403248"/>
    <w:p w14:paraId="268F445C" w14:textId="71509B47"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839"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840" w:author="dugalh" w:date="2018-07-30T22:28:00Z">
        <w:r w:rsidR="008B32B4">
          <w:t>Standard error</w:t>
        </w:r>
      </w:ins>
      <w:ins w:id="841" w:author="dugalh" w:date="2018-07-31T12:28:00Z">
        <w:r w:rsidR="001A3972">
          <w:t>s</w:t>
        </w:r>
      </w:ins>
      <w:ins w:id="842" w:author="dugalh" w:date="2018-07-31T12:26:00Z">
        <w:r w:rsidR="001A3972">
          <w:t xml:space="preserve"> </w:t>
        </w:r>
      </w:ins>
      <w:ins w:id="843" w:author="dugalh" w:date="2018-07-31T12:27:00Z">
        <w:r w:rsidR="001A3972">
          <w:t xml:space="preserve">are </w:t>
        </w:r>
      </w:ins>
      <w:ins w:id="844" w:author="dugalh" w:date="2018-07-30T22:39:00Z">
        <w:r w:rsidR="00BB6363">
          <w:t xml:space="preserve">given for </w:t>
        </w:r>
      </w:ins>
      <w:ins w:id="845" w:author="dugalh" w:date="2018-07-30T22:58:00Z">
        <w:r w:rsidR="00251313">
          <w:t>all</w:t>
        </w:r>
      </w:ins>
      <w:ins w:id="846" w:author="dugalh" w:date="2018-07-30T22:38:00Z">
        <w:r w:rsidR="00BB6363">
          <w:t xml:space="preserve"> cross-validat</w:t>
        </w:r>
      </w:ins>
      <w:ins w:id="847" w:author="dugalh" w:date="2018-07-30T22:58:00Z">
        <w:r w:rsidR="0081188A">
          <w:t>ed</w:t>
        </w:r>
      </w:ins>
      <w:ins w:id="848" w:author="dugalh" w:date="2018-07-30T22:38:00Z">
        <w:r w:rsidR="00BB6363">
          <w:t xml:space="preserve"> </w:t>
        </w:r>
      </w:ins>
      <w:ins w:id="849" w:author="dugalh" w:date="2018-07-30T22:28:00Z">
        <w:r w:rsidR="008B32B4">
          <w:t>performance measures</w:t>
        </w:r>
      </w:ins>
      <w:ins w:id="850" w:author="dugalh" w:date="2018-07-31T11:43:00Z">
        <w:r w:rsidR="00585595">
          <w:t xml:space="preserve"> evaluated on the labelled pixel data.  The standard deviation of absolute errors (</w:t>
        </w:r>
      </w:ins>
      <w:ins w:id="851" w:author="dugalh" w:date="2018-07-31T11:44:00Z">
        <w:r w:rsidR="00585595">
          <w:t>SAE</w:t>
        </w:r>
      </w:ins>
      <w:ins w:id="852" w:author="dugalh" w:date="2018-07-31T11:43:00Z">
        <w:r w:rsidR="00585595">
          <w:t>)</w:t>
        </w:r>
      </w:ins>
      <w:ins w:id="853" w:author="dugalh" w:date="2018-07-31T11:44:00Z">
        <w:r w:rsidR="00585595">
          <w:t xml:space="preserve"> gives an indication </w:t>
        </w:r>
        <w:r w:rsidR="00585595">
          <w:lastRenderedPageBreak/>
          <w:t>of the variability in the canopy cover performance</w:t>
        </w:r>
      </w:ins>
      <w:ins w:id="854" w:author="dugalh" w:date="2018-07-30T22:28:00Z">
        <w:r w:rsidR="008B32B4">
          <w:t>.</w:t>
        </w:r>
      </w:ins>
      <w:ins w:id="855" w:author="dugalh" w:date="2018-07-30T22:41:00Z">
        <w:r w:rsidR="00BB6363">
          <w:t xml:space="preserve">  </w:t>
        </w:r>
      </w:ins>
      <w:ins w:id="856" w:author="dugalh" w:date="2018-07-31T11:45:00Z">
        <w:r w:rsidR="00585595">
          <w:t>T</w:t>
        </w:r>
      </w:ins>
      <w:ins w:id="857" w:author="dugalh" w:date="2018-07-30T22:59:00Z">
        <w:r w:rsidR="00251313">
          <w:t xml:space="preserve">imes taken for each classifier to process a </w:t>
        </w:r>
      </w:ins>
      <w:ins w:id="858" w:author="dugalh" w:date="2018-07-30T22:41:00Z">
        <w:r w:rsidR="00BB6363">
          <w:t xml:space="preserve">single </w:t>
        </w:r>
      </w:ins>
      <w:ins w:id="859" w:author="dugalh" w:date="2018-07-30T23:00:00Z">
        <w:r w:rsidR="00251313">
          <w:t>12</w:t>
        </w:r>
      </w:ins>
      <w:ins w:id="860" w:author="dugalh" w:date="2018-07-30T22:41:00Z">
        <w:r w:rsidR="00BB6363">
          <w:t xml:space="preserve">000 </w:t>
        </w:r>
      </w:ins>
      <w:ins w:id="861" w:author="dugalh" w:date="2018-07-30T23:00:00Z">
        <w:r w:rsidR="00251313">
          <w:t xml:space="preserve">pixel </w:t>
        </w:r>
      </w:ins>
      <w:ins w:id="862" w:author="dugalh" w:date="2018-07-30T22:41:00Z">
        <w:r w:rsidR="00BB6363">
          <w:t xml:space="preserve">× </w:t>
        </w:r>
      </w:ins>
      <w:ins w:id="863" w:author="dugalh" w:date="2018-07-30T23:00:00Z">
        <w:r w:rsidR="00251313">
          <w:t>8</w:t>
        </w:r>
      </w:ins>
      <w:ins w:id="864" w:author="dugalh" w:date="2018-07-30T22:41:00Z">
        <w:r w:rsidR="00BB6363">
          <w:t xml:space="preserve">000 pixel image </w:t>
        </w:r>
      </w:ins>
      <w:ins w:id="865" w:author="dugalh" w:date="2018-07-30T22:59:00Z">
        <w:r w:rsidR="00251313">
          <w:t xml:space="preserve">are listed in </w:t>
        </w:r>
        <w:r w:rsidR="00251313">
          <w:fldChar w:fldCharType="begin"/>
        </w:r>
        <w:r w:rsidR="00251313">
          <w:instrText xml:space="preserve"> REF _Ref520753869 \h </w:instrText>
        </w:r>
      </w:ins>
      <w:ins w:id="866" w:author="dugalh" w:date="2018-07-30T22:59:00Z">
        <w:r w:rsidR="00251313">
          <w:fldChar w:fldCharType="separate"/>
        </w:r>
        <w:r w:rsidR="00251313">
          <w:t xml:space="preserve">Table </w:t>
        </w:r>
        <w:r w:rsidR="00251313">
          <w:rPr>
            <w:noProof/>
          </w:rPr>
          <w:t>8</w:t>
        </w:r>
        <w:r w:rsidR="00251313">
          <w:fldChar w:fldCharType="end"/>
        </w:r>
      </w:ins>
      <w:ins w:id="867" w:author="dugalh" w:date="2018-07-30T22:42:00Z">
        <w:r w:rsidR="00BB6363">
          <w:t>.</w:t>
        </w:r>
        <w:r w:rsidR="00F1655B">
          <w:t xml:space="preserve"> </w:t>
        </w:r>
      </w:ins>
      <w:ins w:id="868" w:author="dugalh" w:date="2018-07-31T12:28:00Z">
        <w:r w:rsidR="001A3972">
          <w:t xml:space="preserve"> </w:t>
        </w:r>
      </w:ins>
    </w:p>
    <w:p w14:paraId="643949EB" w14:textId="1BDBF408" w:rsidR="00D61588" w:rsidRPr="00B44B64" w:rsidDel="0079779B" w:rsidRDefault="00D61588" w:rsidP="00CA517C">
      <w:pPr>
        <w:pStyle w:val="1Tablecaption"/>
        <w:rPr>
          <w:moveFrom w:id="869" w:author="dugalh" w:date="2018-07-30T15:52:00Z"/>
        </w:rPr>
      </w:pPr>
      <w:bookmarkStart w:id="870" w:name="_Ref394945112"/>
      <w:bookmarkStart w:id="871" w:name="_Ref394945108"/>
      <w:bookmarkStart w:id="872" w:name="_Toc448324342"/>
      <w:moveFromRangeStart w:id="873" w:author="dugalh" w:date="2018-07-30T15:52:00Z" w:name="move520729266"/>
      <w:moveFrom w:id="874"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870"/>
        <w:r w:rsidRPr="00B44B64" w:rsidDel="0079779B">
          <w:t xml:space="preserve">   Classifier performance comparison</w:t>
        </w:r>
        <w:bookmarkEnd w:id="871"/>
        <w:bookmarkEnd w:id="872"/>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875" w:author="dugalh" w:date="2018-07-30T15:52:00Z"/>
                <w:rFonts w:cs="Arial"/>
                <w:sz w:val="16"/>
                <w:szCs w:val="16"/>
              </w:rPr>
            </w:pPr>
            <w:moveFrom w:id="876"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877" w:author="dugalh" w:date="2018-07-30T15:52:00Z"/>
                <w:rFonts w:cs="Arial"/>
                <w:sz w:val="16"/>
                <w:szCs w:val="16"/>
              </w:rPr>
            </w:pPr>
            <w:moveFrom w:id="878"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879" w:author="dugalh" w:date="2018-07-30T15:52:00Z"/>
                <w:rFonts w:cs="Arial"/>
                <w:sz w:val="16"/>
                <w:szCs w:val="16"/>
              </w:rPr>
            </w:pPr>
            <w:moveFrom w:id="880"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881" w:author="dugalh" w:date="2018-07-30T15:52:00Z"/>
                <w:rFonts w:cs="Arial"/>
                <w:sz w:val="16"/>
                <w:szCs w:val="16"/>
                <w:vertAlign w:val="superscript"/>
              </w:rPr>
            </w:pPr>
            <w:moveFrom w:id="882"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883" w:author="dugalh" w:date="2018-07-30T15:52:00Z"/>
                <w:rFonts w:cs="Arial"/>
                <w:sz w:val="16"/>
                <w:szCs w:val="16"/>
                <w:vertAlign w:val="superscript"/>
              </w:rPr>
            </w:pPr>
            <w:moveFrom w:id="884"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885" w:author="dugalh" w:date="2018-07-30T15:52:00Z"/>
                <w:rFonts w:cs="Arial"/>
                <w:sz w:val="16"/>
                <w:szCs w:val="16"/>
              </w:rPr>
            </w:pPr>
            <w:moveFrom w:id="886"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887" w:author="dugalh" w:date="2018-07-30T15:52:00Z"/>
                <w:rFonts w:cs="Arial"/>
                <w:sz w:val="16"/>
                <w:szCs w:val="16"/>
              </w:rPr>
            </w:pPr>
            <w:moveFrom w:id="888"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889" w:author="dugalh" w:date="2018-07-30T15:52:00Z"/>
                <w:sz w:val="16"/>
                <w:szCs w:val="16"/>
              </w:rPr>
            </w:pPr>
            <w:moveFrom w:id="890"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891" w:author="dugalh" w:date="2018-07-30T15:52:00Z"/>
                <w:sz w:val="16"/>
                <w:szCs w:val="16"/>
              </w:rPr>
            </w:pPr>
            <w:moveFrom w:id="892"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893" w:author="dugalh" w:date="2018-07-30T15:52:00Z"/>
                <w:sz w:val="16"/>
                <w:szCs w:val="16"/>
              </w:rPr>
            </w:pPr>
            <w:moveFrom w:id="894"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895" w:author="dugalh" w:date="2018-07-30T15:52:00Z"/>
                <w:sz w:val="16"/>
                <w:szCs w:val="16"/>
              </w:rPr>
            </w:pPr>
            <w:moveFrom w:id="896"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97" w:author="dugalh" w:date="2018-07-30T15:52:00Z"/>
                <w:sz w:val="16"/>
                <w:szCs w:val="16"/>
              </w:rPr>
            </w:pPr>
            <w:moveFrom w:id="898"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899" w:author="dugalh" w:date="2018-07-30T15:52:00Z"/>
                <w:sz w:val="16"/>
                <w:szCs w:val="16"/>
              </w:rPr>
            </w:pPr>
            <w:moveFrom w:id="900"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901" w:author="dugalh" w:date="2018-07-30T15:52:00Z"/>
                <w:sz w:val="16"/>
                <w:szCs w:val="16"/>
              </w:rPr>
            </w:pPr>
            <w:moveFrom w:id="902"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903" w:author="dugalh" w:date="2018-07-30T15:52:00Z"/>
                <w:sz w:val="16"/>
                <w:szCs w:val="16"/>
              </w:rPr>
            </w:pPr>
            <w:moveFrom w:id="904"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905" w:author="dugalh" w:date="2018-07-30T15:52:00Z"/>
                <w:sz w:val="16"/>
                <w:szCs w:val="16"/>
              </w:rPr>
            </w:pPr>
            <w:moveFrom w:id="906"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907" w:author="dugalh" w:date="2018-07-30T15:52:00Z"/>
                <w:sz w:val="16"/>
                <w:szCs w:val="16"/>
              </w:rPr>
            </w:pPr>
            <w:moveFrom w:id="908"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909" w:author="dugalh" w:date="2018-07-30T15:52:00Z"/>
                <w:sz w:val="16"/>
                <w:szCs w:val="16"/>
              </w:rPr>
            </w:pPr>
            <w:moveFrom w:id="910"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911" w:author="dugalh" w:date="2018-07-30T15:52:00Z"/>
                <w:sz w:val="16"/>
                <w:szCs w:val="16"/>
              </w:rPr>
            </w:pPr>
            <w:moveFrom w:id="912"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913" w:author="dugalh" w:date="2018-07-30T15:52:00Z"/>
                <w:sz w:val="16"/>
                <w:szCs w:val="16"/>
              </w:rPr>
            </w:pPr>
            <w:moveFrom w:id="914"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915" w:author="dugalh" w:date="2018-07-30T15:52:00Z"/>
                <w:sz w:val="16"/>
                <w:szCs w:val="16"/>
              </w:rPr>
            </w:pPr>
            <w:moveFrom w:id="916"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917" w:author="dugalh" w:date="2018-07-30T15:52:00Z"/>
                <w:sz w:val="16"/>
                <w:szCs w:val="16"/>
              </w:rPr>
            </w:pPr>
            <w:moveFrom w:id="918"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919" w:author="dugalh" w:date="2018-07-30T15:52:00Z"/>
                <w:sz w:val="16"/>
                <w:szCs w:val="16"/>
              </w:rPr>
            </w:pPr>
            <w:moveFrom w:id="920"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921" w:author="dugalh" w:date="2018-07-30T15:52:00Z"/>
                <w:sz w:val="16"/>
                <w:szCs w:val="16"/>
              </w:rPr>
            </w:pPr>
            <w:moveFrom w:id="922"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923" w:author="dugalh" w:date="2018-07-30T15:52:00Z"/>
                <w:sz w:val="16"/>
                <w:szCs w:val="16"/>
              </w:rPr>
            </w:pPr>
            <w:moveFrom w:id="924"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925" w:author="dugalh" w:date="2018-07-30T15:52:00Z"/>
                <w:sz w:val="16"/>
                <w:szCs w:val="16"/>
              </w:rPr>
            </w:pPr>
            <w:moveFrom w:id="926"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927" w:author="dugalh" w:date="2018-07-30T15:52:00Z"/>
                <w:sz w:val="16"/>
                <w:szCs w:val="16"/>
              </w:rPr>
            </w:pPr>
            <w:moveFrom w:id="928"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929" w:author="dugalh" w:date="2018-07-30T15:52:00Z"/>
                <w:sz w:val="16"/>
                <w:szCs w:val="16"/>
              </w:rPr>
            </w:pPr>
            <w:moveFrom w:id="930"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931" w:author="dugalh" w:date="2018-07-30T15:52:00Z"/>
                <w:sz w:val="16"/>
                <w:szCs w:val="16"/>
              </w:rPr>
            </w:pPr>
            <w:moveFrom w:id="932"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933" w:author="dugalh" w:date="2018-07-30T15:52:00Z"/>
                <w:sz w:val="16"/>
                <w:szCs w:val="16"/>
              </w:rPr>
            </w:pPr>
            <w:moveFrom w:id="934"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935" w:author="dugalh" w:date="2018-07-30T15:52:00Z"/>
                <w:sz w:val="16"/>
                <w:szCs w:val="16"/>
              </w:rPr>
            </w:pPr>
            <w:moveFrom w:id="936"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937" w:author="dugalh" w:date="2018-07-30T15:52:00Z"/>
                <w:sz w:val="16"/>
                <w:szCs w:val="16"/>
              </w:rPr>
            </w:pPr>
            <w:moveFrom w:id="938"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939" w:author="dugalh" w:date="2018-07-30T15:52:00Z"/>
                <w:sz w:val="16"/>
                <w:szCs w:val="16"/>
              </w:rPr>
            </w:pPr>
            <w:moveFrom w:id="940"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941" w:author="dugalh" w:date="2018-07-30T15:52:00Z"/>
                <w:sz w:val="16"/>
                <w:szCs w:val="16"/>
              </w:rPr>
            </w:pPr>
            <w:moveFrom w:id="942"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943" w:author="dugalh" w:date="2018-07-30T15:52:00Z"/>
                <w:sz w:val="16"/>
                <w:szCs w:val="16"/>
              </w:rPr>
            </w:pPr>
            <w:moveFrom w:id="944"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45" w:author="dugalh" w:date="2018-07-30T15:52:00Z"/>
                <w:sz w:val="16"/>
                <w:szCs w:val="16"/>
              </w:rPr>
            </w:pPr>
            <w:moveFrom w:id="946"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47" w:author="dugalh" w:date="2018-07-30T15:52:00Z"/>
                <w:sz w:val="16"/>
                <w:szCs w:val="16"/>
              </w:rPr>
            </w:pPr>
            <w:moveFrom w:id="948"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49" w:author="dugalh" w:date="2018-07-30T15:52:00Z"/>
                <w:sz w:val="16"/>
                <w:szCs w:val="16"/>
              </w:rPr>
            </w:pPr>
            <w:moveFrom w:id="950"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51" w:author="dugalh" w:date="2018-07-30T15:52:00Z"/>
                <w:sz w:val="16"/>
                <w:szCs w:val="16"/>
              </w:rPr>
            </w:pPr>
            <w:moveFrom w:id="952"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953" w:author="dugalh" w:date="2018-07-30T15:52:00Z"/>
                <w:sz w:val="16"/>
                <w:szCs w:val="16"/>
              </w:rPr>
            </w:pPr>
            <w:moveFrom w:id="954"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955" w:author="dugalh" w:date="2018-07-30T15:52:00Z"/>
                <w:sz w:val="16"/>
                <w:szCs w:val="16"/>
              </w:rPr>
            </w:pPr>
            <w:moveFrom w:id="956"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957" w:author="dugalh" w:date="2018-07-30T15:52:00Z"/>
                <w:sz w:val="16"/>
                <w:szCs w:val="16"/>
              </w:rPr>
            </w:pPr>
            <w:moveFrom w:id="958"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959" w:author="dugalh" w:date="2018-07-30T15:52:00Z"/>
          <w:rFonts w:ascii="Arial" w:hAnsi="Arial" w:cs="Arial"/>
          <w:sz w:val="16"/>
          <w:szCs w:val="16"/>
        </w:rPr>
      </w:pPr>
      <w:moveFrom w:id="960"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873"/>
    <w:p w14:paraId="7C463875" w14:textId="77777777" w:rsidR="003C7A4E" w:rsidRDefault="003C7A4E" w:rsidP="005F4C65">
      <w:pPr>
        <w:spacing w:line="360" w:lineRule="auto"/>
        <w:jc w:val="both"/>
        <w:rPr>
          <w:ins w:id="961" w:author="dugalh" w:date="2018-07-30T15:52:00Z"/>
        </w:rPr>
      </w:pPr>
    </w:p>
    <w:p w14:paraId="65B273DE" w14:textId="77777777" w:rsidR="0079779B" w:rsidRPr="00B44B64" w:rsidRDefault="0079779B" w:rsidP="0079779B">
      <w:pPr>
        <w:pStyle w:val="1Tablecaption"/>
        <w:rPr>
          <w:moveTo w:id="962" w:author="dugalh" w:date="2018-07-30T15:52:00Z"/>
        </w:rPr>
      </w:pPr>
      <w:moveToRangeStart w:id="963" w:author="dugalh" w:date="2018-07-30T15:52:00Z" w:name="move520729266"/>
      <w:commentRangeStart w:id="964"/>
      <w:commentRangeStart w:id="965"/>
      <w:commentRangeStart w:id="966"/>
      <w:moveTo w:id="967" w:author="dugalh" w:date="2018-07-30T15:52:00Z">
        <w:r w:rsidRPr="00BC6A85">
          <w:rPr>
            <w:b/>
          </w:rPr>
          <w:t xml:space="preserve">Table </w:t>
        </w:r>
        <w:commentRangeEnd w:id="964"/>
        <w:r w:rsidRPr="00792A2A">
          <w:rPr>
            <w:rStyle w:val="CommentReference"/>
            <w:b/>
          </w:rPr>
          <w:commentReference w:id="964"/>
        </w:r>
      </w:moveTo>
      <w:commentRangeEnd w:id="965"/>
      <w:r w:rsidR="0096173C" w:rsidRPr="00792A2A">
        <w:rPr>
          <w:rStyle w:val="CommentReference"/>
          <w:b/>
        </w:rPr>
        <w:commentReference w:id="965"/>
      </w:r>
      <w:commentRangeEnd w:id="966"/>
      <w:r w:rsidR="0016500F" w:rsidRPr="00792A2A">
        <w:rPr>
          <w:rStyle w:val="CommentReference"/>
          <w:b/>
        </w:rPr>
        <w:commentReference w:id="966"/>
      </w:r>
      <w:moveTo w:id="968" w:author="dugalh" w:date="2018-07-30T15:52:00Z">
        <w:r w:rsidRPr="00FC4F24">
          <w:rPr>
            <w:b/>
          </w:rPr>
          <w:fldChar w:fldCharType="begin"/>
        </w:r>
        <w:r w:rsidRPr="00BC6A85">
          <w:rPr>
            <w:b/>
          </w:rPr>
          <w:instrText xml:space="preserve"> SEQ Table \* ARABIC </w:instrText>
        </w:r>
        <w:r w:rsidRPr="00792A2A">
          <w:rPr>
            <w:b/>
          </w:rPr>
          <w:fldChar w:fldCharType="separate"/>
        </w:r>
        <w:r w:rsidRPr="00BC6A85">
          <w:rPr>
            <w:b/>
            <w:noProof/>
          </w:rPr>
          <w:t>7</w:t>
        </w:r>
        <w:r w:rsidRPr="00FC4F2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969" w:author="dugalh" w:date="2018-07-30T15:52:00Z"/>
                <w:rFonts w:cs="Arial"/>
                <w:sz w:val="16"/>
                <w:szCs w:val="16"/>
              </w:rPr>
            </w:pPr>
            <w:moveTo w:id="970"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971" w:author="dugalh" w:date="2018-07-30T15:52:00Z"/>
                <w:rFonts w:cs="Arial"/>
                <w:sz w:val="16"/>
                <w:szCs w:val="16"/>
              </w:rPr>
            </w:pPr>
            <w:moveTo w:id="972" w:author="dugalh" w:date="2018-07-30T15:52:00Z">
              <w:r w:rsidRPr="008B691C">
                <w:rPr>
                  <w:rFonts w:cs="Arial"/>
                  <w:sz w:val="16"/>
                  <w:szCs w:val="16"/>
                </w:rPr>
                <w:t>3 Class Error</w:t>
              </w:r>
              <w:r w:rsidRPr="00955429">
                <w:rPr>
                  <w:rFonts w:cs="Arial"/>
                  <w:sz w:val="16"/>
                  <w:szCs w:val="16"/>
                </w:rPr>
                <w:t xml:space="preserve"> (%)</w:t>
              </w:r>
            </w:moveTo>
            <w:ins w:id="973"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974" w:author="dugalh" w:date="2018-07-30T15:52:00Z"/>
                <w:rFonts w:cs="Arial"/>
                <w:sz w:val="16"/>
                <w:szCs w:val="16"/>
              </w:rPr>
            </w:pPr>
            <w:moveTo w:id="975" w:author="dugalh" w:date="2018-07-30T15:52:00Z">
              <w:r w:rsidRPr="00955429">
                <w:rPr>
                  <w:rFonts w:cs="Arial"/>
                  <w:sz w:val="16"/>
                  <w:szCs w:val="16"/>
                </w:rPr>
                <w:t>2 Class Error (%)</w:t>
              </w:r>
            </w:moveTo>
            <w:ins w:id="976"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977" w:author="dugalh" w:date="2018-07-30T15:52:00Z"/>
                <w:rFonts w:cs="Arial"/>
                <w:sz w:val="16"/>
                <w:szCs w:val="16"/>
                <w:vertAlign w:val="superscript"/>
              </w:rPr>
            </w:pPr>
            <w:moveTo w:id="978" w:author="dugalh" w:date="2018-07-30T15:52:00Z">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979" w:author="dugalh" w:date="2018-07-30T15:52:00Z"/>
                <w:rFonts w:cs="Arial"/>
                <w:sz w:val="16"/>
                <w:szCs w:val="16"/>
                <w:vertAlign w:val="superscript"/>
              </w:rPr>
            </w:pPr>
            <w:moveTo w:id="980" w:author="dugalh" w:date="2018-07-30T15:52:00Z">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981" w:author="dugalh" w:date="2018-07-30T15:52:00Z"/>
                <w:rFonts w:cs="Arial"/>
                <w:sz w:val="16"/>
                <w:szCs w:val="16"/>
              </w:rPr>
            </w:pPr>
            <w:commentRangeStart w:id="982"/>
            <w:moveTo w:id="983" w:author="dugalh" w:date="2018-07-30T15:52:00Z">
              <w:r w:rsidRPr="00FA0CF9">
                <w:rPr>
                  <w:rFonts w:cs="Arial"/>
                  <w:sz w:val="16"/>
                  <w:szCs w:val="16"/>
                </w:rPr>
                <w:t>Kappa</w:t>
              </w:r>
            </w:moveTo>
            <w:commentRangeEnd w:id="982"/>
            <w:r w:rsidR="0096173C" w:rsidRPr="008B691C">
              <w:rPr>
                <w:rStyle w:val="CommentReference"/>
                <w:b w:val="0"/>
                <w:lang w:eastAsia="en-US"/>
              </w:rPr>
              <w:commentReference w:id="982"/>
            </w:r>
            <w:ins w:id="984"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985" w:author="dugalh" w:date="2018-07-30T15:52:00Z"/>
                <w:rFonts w:cs="Arial"/>
                <w:sz w:val="16"/>
                <w:szCs w:val="16"/>
              </w:rPr>
            </w:pPr>
            <w:moveTo w:id="986"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987" w:author="dugalh" w:date="2018-07-30T15:52:00Z"/>
                <w:sz w:val="16"/>
                <w:szCs w:val="16"/>
              </w:rPr>
            </w:pPr>
            <w:moveTo w:id="988"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989" w:author="dugalh" w:date="2018-07-30T15:52:00Z"/>
                <w:sz w:val="16"/>
                <w:szCs w:val="16"/>
              </w:rPr>
            </w:pPr>
            <w:ins w:id="990"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991" w:author="dugalh" w:date="2018-07-30T15:52:00Z"/>
                <w:sz w:val="16"/>
                <w:szCs w:val="16"/>
              </w:rPr>
            </w:pPr>
            <w:ins w:id="992"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993" w:author="dugalh" w:date="2018-07-30T15:52:00Z"/>
                <w:sz w:val="16"/>
                <w:szCs w:val="16"/>
              </w:rPr>
            </w:pPr>
            <w:ins w:id="994"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995" w:author="dugalh" w:date="2018-07-30T15:52:00Z"/>
                <w:sz w:val="16"/>
                <w:szCs w:val="16"/>
              </w:rPr>
            </w:pPr>
            <w:ins w:id="996"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997" w:author="dugalh" w:date="2018-07-30T15:52:00Z"/>
                <w:sz w:val="16"/>
                <w:szCs w:val="16"/>
              </w:rPr>
            </w:pPr>
            <w:ins w:id="998"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999" w:author="dugalh" w:date="2018-07-30T15:52:00Z"/>
                <w:sz w:val="16"/>
                <w:szCs w:val="16"/>
              </w:rPr>
            </w:pPr>
            <w:moveTo w:id="1000"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1001" w:author="dugalh" w:date="2018-07-30T15:52:00Z"/>
                <w:sz w:val="16"/>
                <w:szCs w:val="16"/>
              </w:rPr>
            </w:pPr>
            <w:moveTo w:id="1002"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1003" w:author="dugalh" w:date="2018-07-30T15:52:00Z"/>
                <w:sz w:val="16"/>
                <w:szCs w:val="16"/>
              </w:rPr>
            </w:pPr>
            <w:ins w:id="1004"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1005" w:author="dugalh" w:date="2018-07-30T15:52:00Z"/>
                <w:sz w:val="16"/>
                <w:szCs w:val="16"/>
              </w:rPr>
            </w:pPr>
            <w:ins w:id="1006"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1007" w:author="dugalh" w:date="2018-07-30T15:52:00Z"/>
                <w:sz w:val="16"/>
                <w:szCs w:val="16"/>
              </w:rPr>
            </w:pPr>
            <w:ins w:id="1008"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1009" w:author="dugalh" w:date="2018-07-30T15:52:00Z"/>
                <w:sz w:val="16"/>
                <w:szCs w:val="16"/>
              </w:rPr>
            </w:pPr>
            <w:ins w:id="1010"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1011" w:author="dugalh" w:date="2018-07-30T15:52:00Z"/>
                <w:sz w:val="16"/>
                <w:szCs w:val="16"/>
              </w:rPr>
            </w:pPr>
            <w:ins w:id="1012"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1013" w:author="dugalh" w:date="2018-07-30T15:52:00Z"/>
                <w:sz w:val="16"/>
                <w:szCs w:val="16"/>
              </w:rPr>
            </w:pPr>
            <w:moveTo w:id="1014"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1015" w:author="dugalh" w:date="2018-07-30T15:52:00Z"/>
                <w:sz w:val="16"/>
                <w:szCs w:val="16"/>
              </w:rPr>
            </w:pPr>
            <w:proofErr w:type="spellStart"/>
            <w:moveTo w:id="1016"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1017" w:author="dugalh" w:date="2018-07-30T15:52:00Z"/>
                <w:sz w:val="16"/>
                <w:szCs w:val="16"/>
              </w:rPr>
            </w:pPr>
            <w:ins w:id="1018" w:author="dugalh" w:date="2018-07-30T17:32:00Z">
              <w:r w:rsidRPr="008B691C">
                <w:rPr>
                  <w:sz w:val="16"/>
                  <w:szCs w:val="16"/>
                </w:rPr>
                <w:t xml:space="preserve">10.28 </w:t>
              </w:r>
            </w:ins>
            <w:ins w:id="1019" w:author="dugalh" w:date="2018-07-30T17:31:00Z">
              <w:r w:rsidRPr="008B691C">
                <w:rPr>
                  <w:sz w:val="16"/>
                  <w:szCs w:val="16"/>
                </w:rPr>
                <w:t>±</w:t>
              </w:r>
            </w:ins>
            <w:ins w:id="1020"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1021" w:author="dugalh" w:date="2018-07-30T15:52:00Z"/>
                <w:sz w:val="16"/>
                <w:szCs w:val="16"/>
              </w:rPr>
            </w:pPr>
            <w:ins w:id="1022" w:author="dugalh" w:date="2018-07-30T17:31:00Z">
              <w:r w:rsidRPr="00955429">
                <w:rPr>
                  <w:sz w:val="16"/>
                  <w:szCs w:val="16"/>
                </w:rPr>
                <w:t>1.70 ±</w:t>
              </w:r>
            </w:ins>
            <w:ins w:id="1023"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1024" w:author="dugalh" w:date="2018-07-30T15:52:00Z"/>
                <w:sz w:val="16"/>
                <w:szCs w:val="16"/>
              </w:rPr>
            </w:pPr>
            <w:ins w:id="1025" w:author="dugalh" w:date="2018-07-30T17:34:00Z">
              <w:r w:rsidRPr="00955429">
                <w:rPr>
                  <w:sz w:val="16"/>
                  <w:szCs w:val="16"/>
                </w:rPr>
                <w:t xml:space="preserve">98.95 </w:t>
              </w:r>
            </w:ins>
            <w:ins w:id="1026" w:author="dugalh" w:date="2018-07-30T17:31:00Z">
              <w:r w:rsidRPr="00955429">
                <w:rPr>
                  <w:sz w:val="16"/>
                  <w:szCs w:val="16"/>
                </w:rPr>
                <w:t xml:space="preserve">± </w:t>
              </w:r>
            </w:ins>
            <w:ins w:id="1027" w:author="dugalh" w:date="2018-07-30T17:34:00Z">
              <w:r w:rsidRPr="00955429">
                <w:rPr>
                  <w:sz w:val="16"/>
                  <w:szCs w:val="16"/>
                </w:rPr>
                <w:t xml:space="preserve">0.18 </w:t>
              </w:r>
            </w:ins>
            <w:ins w:id="1028" w:author="dugalh" w:date="2018-07-30T17:31:00Z">
              <w:r w:rsidRPr="00955429">
                <w:rPr>
                  <w:sz w:val="16"/>
                  <w:szCs w:val="16"/>
                </w:rPr>
                <w:t xml:space="preserve">/ </w:t>
              </w:r>
            </w:ins>
            <w:ins w:id="1029" w:author="dugalh" w:date="2018-07-30T17:34:00Z">
              <w:r w:rsidRPr="00955429">
                <w:rPr>
                  <w:sz w:val="16"/>
                  <w:szCs w:val="16"/>
                </w:rPr>
                <w:t>97.52</w:t>
              </w:r>
            </w:ins>
            <w:ins w:id="1030" w:author="dugalh" w:date="2018-07-30T17:31:00Z">
              <w:r w:rsidRPr="00955429">
                <w:rPr>
                  <w:sz w:val="16"/>
                  <w:szCs w:val="16"/>
                </w:rPr>
                <w:t xml:space="preserve"> ±</w:t>
              </w:r>
            </w:ins>
            <w:ins w:id="1031"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1032" w:author="dugalh" w:date="2018-07-30T15:52:00Z"/>
                <w:sz w:val="16"/>
                <w:szCs w:val="16"/>
              </w:rPr>
            </w:pPr>
            <w:ins w:id="1033" w:author="dugalh" w:date="2018-07-30T17:35:00Z">
              <w:r w:rsidRPr="00FA0CF9">
                <w:rPr>
                  <w:sz w:val="16"/>
                  <w:szCs w:val="16"/>
                </w:rPr>
                <w:t xml:space="preserve">97.05 </w:t>
              </w:r>
            </w:ins>
            <w:ins w:id="1034" w:author="dugalh" w:date="2018-07-30T17:31:00Z">
              <w:r w:rsidR="0067566A" w:rsidRPr="00FA0CF9">
                <w:rPr>
                  <w:sz w:val="16"/>
                  <w:szCs w:val="16"/>
                </w:rPr>
                <w:t xml:space="preserve">± </w:t>
              </w:r>
            </w:ins>
            <w:ins w:id="1035" w:author="dugalh" w:date="2018-07-30T17:35:00Z">
              <w:r w:rsidRPr="00FA0CF9">
                <w:rPr>
                  <w:sz w:val="16"/>
                  <w:szCs w:val="16"/>
                </w:rPr>
                <w:t xml:space="preserve">0.42 </w:t>
              </w:r>
            </w:ins>
            <w:ins w:id="1036" w:author="dugalh" w:date="2018-07-30T17:31:00Z">
              <w:r w:rsidR="0067566A" w:rsidRPr="00FA0CF9">
                <w:rPr>
                  <w:sz w:val="16"/>
                  <w:szCs w:val="16"/>
                </w:rPr>
                <w:t xml:space="preserve">/ </w:t>
              </w:r>
            </w:ins>
            <w:ins w:id="1037" w:author="dugalh" w:date="2018-07-30T17:35:00Z">
              <w:r w:rsidRPr="00FA0CF9">
                <w:rPr>
                  <w:sz w:val="16"/>
                  <w:szCs w:val="16"/>
                </w:rPr>
                <w:t>98.8</w:t>
              </w:r>
            </w:ins>
            <w:ins w:id="1038" w:author="dugalh" w:date="2018-07-30T17:36:00Z">
              <w:r w:rsidRPr="00FA0CF9">
                <w:rPr>
                  <w:sz w:val="16"/>
                  <w:szCs w:val="16"/>
                </w:rPr>
                <w:t>4</w:t>
              </w:r>
            </w:ins>
            <w:ins w:id="1039" w:author="dugalh" w:date="2018-07-30T17:31:00Z">
              <w:r w:rsidR="0067566A" w:rsidRPr="00FA0CF9">
                <w:rPr>
                  <w:sz w:val="16"/>
                  <w:szCs w:val="16"/>
                </w:rPr>
                <w:t xml:space="preserve"> ±</w:t>
              </w:r>
            </w:ins>
            <w:ins w:id="1040"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41" w:author="dugalh" w:date="2018-07-30T15:52:00Z"/>
                <w:sz w:val="16"/>
                <w:szCs w:val="16"/>
              </w:rPr>
            </w:pPr>
            <w:ins w:id="1042" w:author="dugalh" w:date="2018-07-30T17:36:00Z">
              <w:r w:rsidRPr="00BC6A85">
                <w:rPr>
                  <w:sz w:val="16"/>
                  <w:szCs w:val="16"/>
                </w:rPr>
                <w:t xml:space="preserve">0.965 </w:t>
              </w:r>
            </w:ins>
            <w:ins w:id="1043" w:author="dugalh" w:date="2018-07-30T17:31:00Z">
              <w:r w:rsidR="0067566A" w:rsidRPr="00BC6A85">
                <w:rPr>
                  <w:sz w:val="16"/>
                  <w:szCs w:val="16"/>
                </w:rPr>
                <w:t>±</w:t>
              </w:r>
            </w:ins>
            <w:ins w:id="1044"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45" w:author="dugalh" w:date="2018-07-30T15:52:00Z"/>
                <w:sz w:val="16"/>
                <w:szCs w:val="16"/>
              </w:rPr>
            </w:pPr>
            <w:moveTo w:id="1046"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47" w:author="dugalh" w:date="2018-07-30T15:52:00Z"/>
                <w:sz w:val="16"/>
                <w:szCs w:val="16"/>
              </w:rPr>
            </w:pPr>
            <w:moveTo w:id="1048"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49" w:author="dugalh" w:date="2018-07-30T15:52:00Z"/>
                <w:sz w:val="16"/>
                <w:szCs w:val="16"/>
              </w:rPr>
            </w:pPr>
            <w:ins w:id="1050"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51" w:author="dugalh" w:date="2018-07-30T15:52:00Z"/>
                <w:sz w:val="16"/>
                <w:szCs w:val="16"/>
              </w:rPr>
            </w:pPr>
            <w:ins w:id="1052"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53" w:author="dugalh" w:date="2018-07-30T15:52:00Z"/>
                <w:sz w:val="16"/>
                <w:szCs w:val="16"/>
              </w:rPr>
            </w:pPr>
            <w:ins w:id="1054"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055" w:author="dugalh" w:date="2018-07-30T15:52:00Z"/>
                <w:sz w:val="16"/>
                <w:szCs w:val="16"/>
              </w:rPr>
            </w:pPr>
            <w:ins w:id="1056"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057" w:author="dugalh" w:date="2018-07-30T15:52:00Z"/>
                <w:sz w:val="16"/>
                <w:szCs w:val="16"/>
              </w:rPr>
            </w:pPr>
            <w:ins w:id="1058"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059" w:author="dugalh" w:date="2018-07-30T15:52:00Z"/>
                <w:sz w:val="16"/>
                <w:szCs w:val="16"/>
              </w:rPr>
            </w:pPr>
            <w:moveTo w:id="1060"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061" w:author="dugalh" w:date="2018-07-30T15:52:00Z"/>
                <w:sz w:val="16"/>
                <w:szCs w:val="16"/>
              </w:rPr>
            </w:pPr>
            <w:moveTo w:id="1062"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063" w:author="dugalh" w:date="2018-07-30T15:52:00Z"/>
                <w:sz w:val="16"/>
                <w:szCs w:val="16"/>
              </w:rPr>
            </w:pPr>
            <w:ins w:id="1064"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065" w:author="dugalh" w:date="2018-07-30T15:52:00Z"/>
                <w:sz w:val="16"/>
                <w:szCs w:val="16"/>
              </w:rPr>
            </w:pPr>
            <w:ins w:id="1066"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067" w:author="dugalh" w:date="2018-07-30T15:52:00Z"/>
                <w:sz w:val="16"/>
                <w:szCs w:val="16"/>
              </w:rPr>
            </w:pPr>
            <w:ins w:id="1068"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069" w:author="dugalh" w:date="2018-07-30T15:52:00Z"/>
                <w:sz w:val="16"/>
                <w:szCs w:val="16"/>
              </w:rPr>
            </w:pPr>
            <w:ins w:id="1070"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071" w:author="dugalh" w:date="2018-07-30T15:52:00Z"/>
                <w:sz w:val="16"/>
                <w:szCs w:val="16"/>
              </w:rPr>
            </w:pPr>
            <w:ins w:id="1072"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073" w:author="dugalh" w:date="2018-07-30T15:52:00Z"/>
                <w:sz w:val="16"/>
                <w:szCs w:val="16"/>
              </w:rPr>
            </w:pPr>
            <w:moveTo w:id="1074" w:author="dugalh" w:date="2018-07-30T15:52:00Z">
              <w:r w:rsidRPr="00FA0CF9">
                <w:rPr>
                  <w:sz w:val="16"/>
                  <w:szCs w:val="16"/>
                </w:rPr>
                <w:t>8.08 (8.35)</w:t>
              </w:r>
            </w:moveTo>
          </w:p>
        </w:tc>
      </w:tr>
    </w:tbl>
    <w:p w14:paraId="2CBAC8B2" w14:textId="47D0403E" w:rsidR="0079779B" w:rsidRDefault="0079779B" w:rsidP="0079779B">
      <w:pPr>
        <w:rPr>
          <w:ins w:id="1075" w:author="dugalh" w:date="2018-07-30T22:13:00Z"/>
          <w:rFonts w:ascii="Arial" w:hAnsi="Arial" w:cs="Arial"/>
          <w:sz w:val="16"/>
          <w:szCs w:val="16"/>
        </w:rPr>
      </w:pPr>
      <w:moveTo w:id="1076"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077" w:author="dugalh" w:date="2018-07-30T16:01:00Z">
        <w:r>
          <w:rPr>
            <w:rFonts w:ascii="Arial" w:hAnsi="Arial" w:cs="Arial"/>
            <w:sz w:val="16"/>
            <w:szCs w:val="16"/>
          </w:rPr>
          <w:t xml:space="preserve">± = </w:t>
        </w:r>
      </w:ins>
      <w:ins w:id="1078" w:author="dugalh" w:date="2018-07-30T18:21:00Z">
        <w:r w:rsidR="007B2241">
          <w:rPr>
            <w:rFonts w:ascii="Arial" w:hAnsi="Arial" w:cs="Arial"/>
            <w:sz w:val="16"/>
            <w:szCs w:val="16"/>
          </w:rPr>
          <w:t>s</w:t>
        </w:r>
      </w:ins>
      <w:ins w:id="1079" w:author="dugalh" w:date="2018-07-30T16:01:00Z">
        <w:r>
          <w:rPr>
            <w:rFonts w:ascii="Arial" w:hAnsi="Arial" w:cs="Arial"/>
            <w:sz w:val="16"/>
            <w:szCs w:val="16"/>
          </w:rPr>
          <w:t xml:space="preserve">tandard </w:t>
        </w:r>
      </w:ins>
      <w:ins w:id="1080" w:author="dugalh" w:date="2018-07-30T16:38:00Z">
        <w:r w:rsidR="00BD3329">
          <w:rPr>
            <w:rFonts w:ascii="Arial" w:hAnsi="Arial" w:cs="Arial"/>
            <w:sz w:val="16"/>
            <w:szCs w:val="16"/>
          </w:rPr>
          <w:t>e</w:t>
        </w:r>
      </w:ins>
      <w:ins w:id="1081" w:author="dugalh" w:date="2018-07-30T16:01:00Z">
        <w:r>
          <w:rPr>
            <w:rFonts w:ascii="Arial" w:hAnsi="Arial" w:cs="Arial"/>
            <w:sz w:val="16"/>
            <w:szCs w:val="16"/>
          </w:rPr>
          <w:t>rror</w:t>
        </w:r>
      </w:ins>
      <w:ins w:id="1082" w:author="dugalh" w:date="2018-07-30T16:02:00Z">
        <w:r w:rsidR="00DD11F4">
          <w:rPr>
            <w:rFonts w:ascii="Arial" w:hAnsi="Arial" w:cs="Arial"/>
            <w:sz w:val="16"/>
            <w:szCs w:val="16"/>
          </w:rPr>
          <w:t xml:space="preserve"> </w:t>
        </w:r>
      </w:ins>
      <w:ins w:id="1083" w:author="dugalh" w:date="2018-07-30T23:03:00Z">
        <w:r w:rsidR="00251313">
          <w:rPr>
            <w:rFonts w:ascii="Arial" w:hAnsi="Arial" w:cs="Arial"/>
            <w:sz w:val="16"/>
            <w:szCs w:val="16"/>
          </w:rPr>
          <w:t>of</w:t>
        </w:r>
      </w:ins>
      <w:ins w:id="1084" w:author="dugalh" w:date="2018-07-30T16:02:00Z">
        <w:r w:rsidR="00DD11F4">
          <w:rPr>
            <w:rFonts w:ascii="Arial" w:hAnsi="Arial" w:cs="Arial"/>
            <w:sz w:val="16"/>
            <w:szCs w:val="16"/>
          </w:rPr>
          <w:t xml:space="preserve"> cross</w:t>
        </w:r>
      </w:ins>
      <w:ins w:id="1085" w:author="dugalh" w:date="2018-07-30T22:31:00Z">
        <w:r w:rsidR="008B32B4">
          <w:rPr>
            <w:rFonts w:ascii="Arial" w:hAnsi="Arial" w:cs="Arial"/>
            <w:sz w:val="16"/>
            <w:szCs w:val="16"/>
          </w:rPr>
          <w:t xml:space="preserve"> </w:t>
        </w:r>
      </w:ins>
      <w:ins w:id="1086" w:author="dugalh" w:date="2018-07-30T16:02:00Z">
        <w:r w:rsidR="00DD11F4">
          <w:rPr>
            <w:rFonts w:ascii="Arial" w:hAnsi="Arial" w:cs="Arial"/>
            <w:sz w:val="16"/>
            <w:szCs w:val="16"/>
          </w:rPr>
          <w:t>validat</w:t>
        </w:r>
      </w:ins>
      <w:ins w:id="1087" w:author="dugalh" w:date="2018-07-30T23:03:00Z">
        <w:r w:rsidR="00251313">
          <w:rPr>
            <w:rFonts w:ascii="Arial" w:hAnsi="Arial" w:cs="Arial"/>
            <w:sz w:val="16"/>
            <w:szCs w:val="16"/>
          </w:rPr>
          <w:t>ed</w:t>
        </w:r>
      </w:ins>
      <w:ins w:id="1088" w:author="dugalh" w:date="2018-07-30T16:02:00Z">
        <w:r w:rsidR="00DD11F4">
          <w:rPr>
            <w:rFonts w:ascii="Arial" w:hAnsi="Arial" w:cs="Arial"/>
            <w:sz w:val="16"/>
            <w:szCs w:val="16"/>
          </w:rPr>
          <w:t xml:space="preserve"> </w:t>
        </w:r>
      </w:ins>
      <w:ins w:id="1089" w:author="dugalh" w:date="2018-07-30T23:03:00Z">
        <w:r w:rsidR="00251313">
          <w:rPr>
            <w:rFonts w:ascii="Arial" w:hAnsi="Arial" w:cs="Arial"/>
            <w:sz w:val="16"/>
            <w:szCs w:val="16"/>
          </w:rPr>
          <w:t>performance measure</w:t>
        </w:r>
      </w:ins>
      <w:ins w:id="1090" w:author="dugalh" w:date="2018-07-30T16:01:00Z">
        <w:r>
          <w:rPr>
            <w:rFonts w:ascii="Arial" w:hAnsi="Arial" w:cs="Arial"/>
            <w:sz w:val="16"/>
            <w:szCs w:val="16"/>
          </w:rPr>
          <w:t xml:space="preserve">, </w:t>
        </w:r>
      </w:ins>
      <w:moveTo w:id="1091"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092" w:author="dugalh" w:date="2018-07-30T22:13:00Z"/>
          <w:rFonts w:ascii="Arial" w:hAnsi="Arial" w:cs="Arial"/>
          <w:sz w:val="16"/>
          <w:szCs w:val="16"/>
        </w:rPr>
      </w:pPr>
    </w:p>
    <w:p w14:paraId="1B7254F5" w14:textId="77777777" w:rsidR="008B691C" w:rsidRDefault="008B691C" w:rsidP="0079779B">
      <w:pPr>
        <w:rPr>
          <w:ins w:id="1093" w:author="dugalh" w:date="2018-07-30T22:19:00Z"/>
          <w:rFonts w:ascii="Arial" w:hAnsi="Arial" w:cs="Arial"/>
          <w:sz w:val="16"/>
          <w:szCs w:val="16"/>
        </w:rPr>
      </w:pPr>
    </w:p>
    <w:p w14:paraId="6ED7A8FC" w14:textId="77777777" w:rsidR="005E6A2D" w:rsidRPr="00B44B64" w:rsidRDefault="005E6A2D" w:rsidP="0079779B">
      <w:pPr>
        <w:rPr>
          <w:moveTo w:id="1094"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095" w:author="dugalh" w:date="2018-07-30T22:19:00Z"/>
        </w:rPr>
      </w:pPr>
      <w:bookmarkStart w:id="1096" w:name="_Ref520753869"/>
      <w:moveToRangeEnd w:id="963"/>
      <w:ins w:id="1097" w:author="dugalh" w:date="2018-07-30T22:19:00Z">
        <w:r>
          <w:t xml:space="preserve">Table </w:t>
        </w:r>
        <w:r>
          <w:fldChar w:fldCharType="begin"/>
        </w:r>
        <w:r>
          <w:instrText xml:space="preserve"> SEQ Table \* ARABIC </w:instrText>
        </w:r>
      </w:ins>
      <w:r>
        <w:fldChar w:fldCharType="separate"/>
      </w:r>
      <w:ins w:id="1098" w:author="dugalh" w:date="2018-07-30T22:19:00Z">
        <w:r>
          <w:rPr>
            <w:noProof/>
          </w:rPr>
          <w:t>8</w:t>
        </w:r>
        <w:r>
          <w:fldChar w:fldCharType="end"/>
        </w:r>
        <w:bookmarkEnd w:id="1096"/>
        <w:r>
          <w:t xml:space="preserve"> </w:t>
        </w:r>
      </w:ins>
      <w:ins w:id="1099" w:author="dugalh" w:date="2018-07-30T22:42:00Z">
        <w:r w:rsidR="00BB6363">
          <w:t xml:space="preserve"> </w:t>
        </w:r>
      </w:ins>
      <w:ins w:id="1100"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101" w:author="dugalh" w:date="2018-07-30T22:14:00Z"/>
        </w:trPr>
        <w:tc>
          <w:tcPr>
            <w:tcW w:w="1163" w:type="dxa"/>
          </w:tcPr>
          <w:p w14:paraId="1D4E20F1" w14:textId="77777777" w:rsidR="008B691C" w:rsidRPr="008B691C" w:rsidRDefault="008B691C" w:rsidP="008F3AD0">
            <w:pPr>
              <w:spacing w:before="40" w:after="40" w:line="276" w:lineRule="auto"/>
              <w:jc w:val="center"/>
              <w:rPr>
                <w:ins w:id="1102" w:author="dugalh" w:date="2018-07-30T22:14:00Z"/>
                <w:rFonts w:cs="Arial"/>
                <w:sz w:val="16"/>
                <w:szCs w:val="16"/>
              </w:rPr>
            </w:pPr>
            <w:ins w:id="1103"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104" w:author="dugalh" w:date="2018-07-30T22:14:00Z"/>
                <w:rFonts w:cs="Arial"/>
                <w:sz w:val="16"/>
                <w:szCs w:val="16"/>
              </w:rPr>
            </w:pPr>
            <w:ins w:id="1105" w:author="dugalh" w:date="2018-07-30T22:36:00Z">
              <w:r>
                <w:rPr>
                  <w:rFonts w:cs="Arial"/>
                  <w:sz w:val="16"/>
                  <w:szCs w:val="16"/>
                </w:rPr>
                <w:t>T</w:t>
              </w:r>
            </w:ins>
            <w:ins w:id="1106" w:author="dugalh" w:date="2018-07-30T22:15:00Z">
              <w:r w:rsidR="008B691C">
                <w:rPr>
                  <w:rFonts w:cs="Arial"/>
                  <w:sz w:val="16"/>
                  <w:szCs w:val="16"/>
                </w:rPr>
                <w:t>ime (secs)</w:t>
              </w:r>
            </w:ins>
            <w:ins w:id="1107"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108" w:author="dugalh" w:date="2018-07-30T22:14:00Z"/>
        </w:trPr>
        <w:tc>
          <w:tcPr>
            <w:tcW w:w="1163" w:type="dxa"/>
          </w:tcPr>
          <w:p w14:paraId="1A9D41F5" w14:textId="77777777" w:rsidR="008B691C" w:rsidRPr="008B691C" w:rsidRDefault="008B691C" w:rsidP="008F3AD0">
            <w:pPr>
              <w:rPr>
                <w:ins w:id="1109" w:author="dugalh" w:date="2018-07-30T22:14:00Z"/>
                <w:sz w:val="16"/>
                <w:szCs w:val="16"/>
              </w:rPr>
            </w:pPr>
            <w:ins w:id="1110"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111" w:author="dugalh" w:date="2018-07-30T22:14:00Z"/>
                <w:sz w:val="16"/>
                <w:szCs w:val="16"/>
              </w:rPr>
            </w:pPr>
            <w:ins w:id="1112" w:author="dugalh" w:date="2018-07-30T22:16:00Z">
              <w:r>
                <w:rPr>
                  <w:sz w:val="16"/>
                  <w:szCs w:val="16"/>
                </w:rPr>
                <w:t>47</w:t>
              </w:r>
            </w:ins>
          </w:p>
        </w:tc>
      </w:tr>
      <w:tr w:rsidR="008B691C" w:rsidRPr="00710738" w14:paraId="5CA21537" w14:textId="77777777" w:rsidTr="00700BF8">
        <w:trPr>
          <w:trHeight w:val="340"/>
          <w:jc w:val="center"/>
          <w:ins w:id="1113" w:author="dugalh" w:date="2018-07-30T22:14:00Z"/>
        </w:trPr>
        <w:tc>
          <w:tcPr>
            <w:tcW w:w="1163" w:type="dxa"/>
          </w:tcPr>
          <w:p w14:paraId="2D55504F" w14:textId="77777777" w:rsidR="008B691C" w:rsidRPr="008B691C" w:rsidRDefault="008B691C" w:rsidP="008F3AD0">
            <w:pPr>
              <w:rPr>
                <w:ins w:id="1114" w:author="dugalh" w:date="2018-07-30T22:14:00Z"/>
                <w:sz w:val="16"/>
                <w:szCs w:val="16"/>
              </w:rPr>
            </w:pPr>
            <w:ins w:id="1115"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116" w:author="dugalh" w:date="2018-07-30T22:14:00Z"/>
                <w:sz w:val="16"/>
                <w:szCs w:val="16"/>
              </w:rPr>
            </w:pPr>
            <w:ins w:id="1117" w:author="dugalh" w:date="2018-07-30T22:17:00Z">
              <w:r>
                <w:rPr>
                  <w:sz w:val="16"/>
                  <w:szCs w:val="16"/>
                </w:rPr>
                <w:t>138</w:t>
              </w:r>
            </w:ins>
          </w:p>
        </w:tc>
      </w:tr>
      <w:tr w:rsidR="008B691C" w:rsidRPr="008B691C" w14:paraId="420391F8" w14:textId="77777777" w:rsidTr="00700BF8">
        <w:trPr>
          <w:trHeight w:val="340"/>
          <w:jc w:val="center"/>
          <w:ins w:id="1118" w:author="dugalh" w:date="2018-07-30T22:14:00Z"/>
        </w:trPr>
        <w:tc>
          <w:tcPr>
            <w:tcW w:w="1163" w:type="dxa"/>
          </w:tcPr>
          <w:p w14:paraId="5114C661" w14:textId="77777777" w:rsidR="008B691C" w:rsidRPr="008B691C" w:rsidRDefault="008B691C" w:rsidP="008F3AD0">
            <w:pPr>
              <w:rPr>
                <w:ins w:id="1119" w:author="dugalh" w:date="2018-07-30T22:14:00Z"/>
                <w:sz w:val="16"/>
                <w:szCs w:val="16"/>
              </w:rPr>
            </w:pPr>
            <w:proofErr w:type="spellStart"/>
            <w:ins w:id="1120" w:author="dugalh" w:date="2018-07-30T22:14:00Z">
              <w:r w:rsidRPr="008B691C">
                <w:rPr>
                  <w:sz w:val="16"/>
                  <w:szCs w:val="16"/>
                </w:rPr>
                <w:t>kNN</w:t>
              </w:r>
              <w:proofErr w:type="spellEnd"/>
            </w:ins>
          </w:p>
        </w:tc>
        <w:tc>
          <w:tcPr>
            <w:tcW w:w="1447" w:type="dxa"/>
          </w:tcPr>
          <w:p w14:paraId="250B6A8E" w14:textId="3FCA3512" w:rsidR="008B691C" w:rsidRPr="008B691C" w:rsidRDefault="008B691C" w:rsidP="008F3AD0">
            <w:pPr>
              <w:jc w:val="right"/>
              <w:rPr>
                <w:ins w:id="1121" w:author="dugalh" w:date="2018-07-30T22:14:00Z"/>
                <w:sz w:val="16"/>
                <w:szCs w:val="16"/>
              </w:rPr>
            </w:pPr>
            <w:ins w:id="1122" w:author="dugalh" w:date="2018-07-30T22:17:00Z">
              <w:r>
                <w:rPr>
                  <w:sz w:val="16"/>
                  <w:szCs w:val="16"/>
                </w:rPr>
                <w:t>2067</w:t>
              </w:r>
            </w:ins>
          </w:p>
        </w:tc>
      </w:tr>
      <w:tr w:rsidR="008B691C" w:rsidRPr="008B691C" w14:paraId="464E957C" w14:textId="77777777" w:rsidTr="00700BF8">
        <w:trPr>
          <w:trHeight w:val="340"/>
          <w:jc w:val="center"/>
          <w:ins w:id="1123" w:author="dugalh" w:date="2018-07-30T22:14:00Z"/>
        </w:trPr>
        <w:tc>
          <w:tcPr>
            <w:tcW w:w="1163" w:type="dxa"/>
          </w:tcPr>
          <w:p w14:paraId="1E039C68" w14:textId="77777777" w:rsidR="008B691C" w:rsidRPr="008B691C" w:rsidRDefault="008B691C" w:rsidP="008F3AD0">
            <w:pPr>
              <w:rPr>
                <w:ins w:id="1124" w:author="dugalh" w:date="2018-07-30T22:14:00Z"/>
                <w:sz w:val="16"/>
                <w:szCs w:val="16"/>
              </w:rPr>
            </w:pPr>
            <w:ins w:id="1125"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126" w:author="dugalh" w:date="2018-07-30T22:14:00Z"/>
                <w:sz w:val="16"/>
                <w:szCs w:val="16"/>
              </w:rPr>
            </w:pPr>
            <w:ins w:id="1127" w:author="dugalh" w:date="2018-07-30T22:16:00Z">
              <w:r>
                <w:rPr>
                  <w:sz w:val="16"/>
                  <w:szCs w:val="16"/>
                </w:rPr>
                <w:t>788</w:t>
              </w:r>
            </w:ins>
          </w:p>
        </w:tc>
      </w:tr>
      <w:tr w:rsidR="008B691C" w:rsidRPr="00710738" w14:paraId="50B4A9E7" w14:textId="77777777" w:rsidTr="00700BF8">
        <w:trPr>
          <w:trHeight w:val="340"/>
          <w:jc w:val="center"/>
          <w:ins w:id="1128"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129" w:author="dugalh" w:date="2018-07-30T22:14:00Z"/>
                <w:sz w:val="16"/>
                <w:szCs w:val="16"/>
              </w:rPr>
            </w:pPr>
            <w:ins w:id="1130"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131" w:author="dugalh" w:date="2018-07-30T22:14:00Z"/>
                <w:sz w:val="16"/>
                <w:szCs w:val="16"/>
              </w:rPr>
            </w:pPr>
            <w:ins w:id="1132" w:author="dugalh" w:date="2018-07-30T22:16:00Z">
              <w:r>
                <w:rPr>
                  <w:sz w:val="16"/>
                  <w:szCs w:val="16"/>
                </w:rPr>
                <w:t>61</w:t>
              </w:r>
            </w:ins>
          </w:p>
        </w:tc>
      </w:tr>
    </w:tbl>
    <w:p w14:paraId="59A9B8A1" w14:textId="4FB0D13F" w:rsidR="0079779B" w:rsidRDefault="00700BF8" w:rsidP="00700BF8">
      <w:pPr>
        <w:spacing w:line="360" w:lineRule="auto"/>
        <w:jc w:val="center"/>
        <w:rPr>
          <w:ins w:id="1133" w:author="dugalh" w:date="2018-07-30T22:27:00Z"/>
          <w:sz w:val="16"/>
          <w:szCs w:val="16"/>
        </w:rPr>
      </w:pPr>
      <w:proofErr w:type="gramStart"/>
      <w:ins w:id="1134" w:author="dugalh" w:date="2018-07-30T22:25:00Z">
        <w:r w:rsidRPr="00B44B64">
          <w:rPr>
            <w:rFonts w:ascii="Arial" w:hAnsi="Arial" w:cs="Arial"/>
            <w:sz w:val="16"/>
            <w:szCs w:val="16"/>
            <w:vertAlign w:val="superscript"/>
          </w:rPr>
          <w:t>a</w:t>
        </w:r>
      </w:ins>
      <w:proofErr w:type="gramEnd"/>
      <w:ins w:id="1135" w:author="dugalh" w:date="2018-07-30T22:36:00Z">
        <w:r w:rsidR="006B4248">
          <w:rPr>
            <w:rFonts w:ascii="Arial" w:hAnsi="Arial" w:cs="Arial"/>
            <w:sz w:val="16"/>
            <w:szCs w:val="16"/>
            <w:vertAlign w:val="superscript"/>
          </w:rPr>
          <w:t xml:space="preserve"> </w:t>
        </w:r>
      </w:ins>
      <w:ins w:id="1136" w:author="dugalh" w:date="2018-07-30T22:25:00Z">
        <w:r w:rsidRPr="00700BF8">
          <w:rPr>
            <w:sz w:val="16"/>
            <w:szCs w:val="16"/>
          </w:rPr>
          <w:t>c</w:t>
        </w:r>
      </w:ins>
      <w:ins w:id="1137" w:author="dugalh" w:date="2018-07-30T22:26:00Z">
        <w:r>
          <w:rPr>
            <w:sz w:val="16"/>
            <w:szCs w:val="16"/>
          </w:rPr>
          <w:t xml:space="preserve">omputation time per </w:t>
        </w:r>
      </w:ins>
      <w:ins w:id="1138" w:author="dugalh" w:date="2018-07-30T22:35:00Z">
        <w:r w:rsidR="008B32B4">
          <w:rPr>
            <w:sz w:val="16"/>
            <w:szCs w:val="16"/>
          </w:rPr>
          <w:t xml:space="preserve">12000 pixel ×8000 pixel </w:t>
        </w:r>
      </w:ins>
      <w:ins w:id="1139"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w:t>
      </w:r>
      <w:r w:rsidR="00FA2071" w:rsidRPr="00B44B64">
        <w:lastRenderedPageBreak/>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40" w:author="dugalh" w:date="2018-07-30T18:13:00Z"/>
        </w:rPr>
      </w:pPr>
      <w:bookmarkStart w:id="1141" w:name="_Ref395169572"/>
      <w:bookmarkStart w:id="1142" w:name="_Toc448324343"/>
      <w:moveFromRangeStart w:id="1143" w:author="dugalh" w:date="2018-07-30T18:13:00Z" w:name="move520737708"/>
      <w:moveFrom w:id="1144"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41"/>
        <w:r w:rsidRPr="00B44B64" w:rsidDel="00053CE5">
          <w:t xml:space="preserve">   Decision tree </w:t>
        </w:r>
        <w:r w:rsidR="00745C69" w:rsidRPr="00B44B64" w:rsidDel="00053CE5">
          <w:t>three-class</w:t>
        </w:r>
        <w:r w:rsidRPr="00B44B64" w:rsidDel="00053CE5">
          <w:t xml:space="preserve"> confusion matrix</w:t>
        </w:r>
        <w:bookmarkEnd w:id="1142"/>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45"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46" w:author="dugalh" w:date="2018-07-30T18:13:00Z"/>
                <w:rFonts w:cs="Arial"/>
                <w:sz w:val="16"/>
                <w:szCs w:val="16"/>
              </w:rPr>
            </w:pPr>
            <w:moveFrom w:id="1147"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48" w:author="dugalh" w:date="2018-07-30T18:13:00Z"/>
                <w:rFonts w:cs="Arial"/>
                <w:sz w:val="16"/>
                <w:szCs w:val="16"/>
              </w:rPr>
            </w:pPr>
            <w:moveFrom w:id="1149"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50" w:author="dugalh" w:date="2018-07-30T18:13:00Z"/>
                <w:rFonts w:cs="Arial"/>
                <w:sz w:val="16"/>
                <w:szCs w:val="16"/>
              </w:rPr>
            </w:pPr>
            <w:moveFrom w:id="1151"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52" w:author="dugalh" w:date="2018-07-30T18:13:00Z"/>
                <w:rFonts w:cs="Arial"/>
                <w:sz w:val="16"/>
                <w:szCs w:val="16"/>
              </w:rPr>
            </w:pPr>
            <w:moveFrom w:id="1153"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154" w:author="dugalh" w:date="2018-07-30T18:13:00Z"/>
                <w:rFonts w:cs="Arial"/>
                <w:sz w:val="16"/>
                <w:szCs w:val="16"/>
                <w:vertAlign w:val="superscript"/>
              </w:rPr>
            </w:pPr>
            <w:moveFrom w:id="1155"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156" w:author="dugalh" w:date="2018-07-30T18:13:00Z"/>
                <w:rFonts w:cs="Arial"/>
                <w:b/>
                <w:sz w:val="16"/>
                <w:szCs w:val="16"/>
              </w:rPr>
            </w:pPr>
            <w:moveFrom w:id="1157"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158" w:author="dugalh" w:date="2018-07-30T18:13:00Z"/>
                <w:rFonts w:cs="Arial"/>
                <w:sz w:val="16"/>
                <w:szCs w:val="16"/>
              </w:rPr>
            </w:pPr>
            <w:moveFrom w:id="1159"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160" w:author="dugalh" w:date="2018-07-30T18:13:00Z"/>
                <w:rFonts w:cs="Arial"/>
                <w:sz w:val="16"/>
                <w:szCs w:val="16"/>
              </w:rPr>
            </w:pPr>
            <w:moveFrom w:id="1161"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162" w:author="dugalh" w:date="2018-07-30T18:13:00Z"/>
                <w:rFonts w:cs="Arial"/>
                <w:sz w:val="16"/>
                <w:szCs w:val="16"/>
              </w:rPr>
            </w:pPr>
            <w:moveFrom w:id="1163"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64" w:author="dugalh" w:date="2018-07-30T18:13:00Z"/>
                <w:rFonts w:cs="Arial"/>
                <w:sz w:val="16"/>
                <w:szCs w:val="16"/>
              </w:rPr>
            </w:pPr>
            <w:moveFrom w:id="1165"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66" w:author="dugalh" w:date="2018-07-30T18:13:00Z"/>
                <w:rFonts w:cs="Arial"/>
                <w:sz w:val="16"/>
                <w:szCs w:val="16"/>
              </w:rPr>
            </w:pPr>
            <w:moveFrom w:id="1167"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68" w:author="dugalh" w:date="2018-07-30T18:13:00Z"/>
                <w:rFonts w:cs="Arial"/>
                <w:b/>
                <w:sz w:val="16"/>
                <w:szCs w:val="16"/>
              </w:rPr>
            </w:pPr>
            <w:moveFrom w:id="1169"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170" w:author="dugalh" w:date="2018-07-30T18:13:00Z"/>
                <w:rFonts w:cs="Arial"/>
                <w:sz w:val="16"/>
                <w:szCs w:val="16"/>
              </w:rPr>
            </w:pPr>
            <w:moveFrom w:id="1171"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172" w:author="dugalh" w:date="2018-07-30T18:13:00Z"/>
                <w:rFonts w:cs="Arial"/>
                <w:sz w:val="16"/>
                <w:szCs w:val="16"/>
              </w:rPr>
            </w:pPr>
            <w:moveFrom w:id="1173"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174" w:author="dugalh" w:date="2018-07-30T18:13:00Z"/>
                <w:rFonts w:cs="Arial"/>
                <w:sz w:val="16"/>
                <w:szCs w:val="16"/>
              </w:rPr>
            </w:pPr>
            <w:moveFrom w:id="1175"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176" w:author="dugalh" w:date="2018-07-30T18:13:00Z"/>
                <w:rFonts w:cs="Arial"/>
                <w:sz w:val="16"/>
                <w:szCs w:val="16"/>
              </w:rPr>
            </w:pPr>
            <w:moveFrom w:id="1177"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178" w:author="dugalh" w:date="2018-07-30T18:13:00Z"/>
                <w:rFonts w:cs="Arial"/>
                <w:sz w:val="16"/>
                <w:szCs w:val="16"/>
              </w:rPr>
            </w:pPr>
            <w:moveFrom w:id="1179"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180" w:author="dugalh" w:date="2018-07-30T18:13:00Z"/>
                <w:rFonts w:cs="Arial"/>
                <w:b/>
                <w:sz w:val="16"/>
                <w:szCs w:val="16"/>
              </w:rPr>
            </w:pPr>
            <w:moveFrom w:id="1181"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182" w:author="dugalh" w:date="2018-07-30T18:13:00Z"/>
                <w:rFonts w:cs="Arial"/>
                <w:sz w:val="16"/>
                <w:szCs w:val="16"/>
              </w:rPr>
            </w:pPr>
            <w:moveFrom w:id="1183"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184" w:author="dugalh" w:date="2018-07-30T18:13:00Z"/>
                <w:rFonts w:cs="Arial"/>
                <w:sz w:val="16"/>
                <w:szCs w:val="16"/>
              </w:rPr>
            </w:pPr>
            <w:moveFrom w:id="1185"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186" w:author="dugalh" w:date="2018-07-30T18:13:00Z"/>
                <w:rFonts w:cs="Arial"/>
                <w:sz w:val="16"/>
                <w:szCs w:val="16"/>
              </w:rPr>
            </w:pPr>
            <w:moveFrom w:id="1187"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188" w:author="dugalh" w:date="2018-07-30T18:13:00Z"/>
                <w:rFonts w:cs="Arial"/>
                <w:sz w:val="16"/>
                <w:szCs w:val="16"/>
              </w:rPr>
            </w:pPr>
            <w:moveFrom w:id="1189"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190" w:author="dugalh" w:date="2018-07-30T18:13:00Z"/>
                <w:rFonts w:cs="Arial"/>
                <w:sz w:val="16"/>
                <w:szCs w:val="16"/>
              </w:rPr>
            </w:pPr>
            <w:moveFrom w:id="1191"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192" w:author="dugalh" w:date="2018-07-30T18:13:00Z"/>
                <w:rFonts w:cs="Arial"/>
                <w:b/>
                <w:sz w:val="16"/>
                <w:szCs w:val="16"/>
              </w:rPr>
            </w:pPr>
            <w:moveFrom w:id="1193"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194" w:author="dugalh" w:date="2018-07-30T18:13:00Z"/>
                <w:rFonts w:cs="Arial"/>
                <w:sz w:val="16"/>
                <w:szCs w:val="16"/>
              </w:rPr>
            </w:pPr>
            <w:moveFrom w:id="1195"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196" w:author="dugalh" w:date="2018-07-30T18:13:00Z"/>
                <w:rFonts w:cs="Arial"/>
                <w:sz w:val="16"/>
                <w:szCs w:val="16"/>
              </w:rPr>
            </w:pPr>
            <w:moveFrom w:id="1197"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198" w:author="dugalh" w:date="2018-07-30T18:13:00Z"/>
                <w:rFonts w:cs="Arial"/>
                <w:sz w:val="16"/>
                <w:szCs w:val="16"/>
              </w:rPr>
            </w:pPr>
            <w:moveFrom w:id="1199"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200" w:author="dugalh" w:date="2018-07-30T18:13:00Z"/>
                <w:rFonts w:cs="Arial"/>
                <w:sz w:val="16"/>
                <w:szCs w:val="16"/>
              </w:rPr>
            </w:pPr>
            <w:moveFrom w:id="1201"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202"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203" w:author="dugalh" w:date="2018-07-30T18:13:00Z"/>
                <w:rFonts w:cs="Arial"/>
                <w:b/>
                <w:sz w:val="16"/>
                <w:szCs w:val="16"/>
                <w:vertAlign w:val="superscript"/>
              </w:rPr>
            </w:pPr>
            <w:moveFrom w:id="1204"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205" w:author="dugalh" w:date="2018-07-30T18:13:00Z"/>
                <w:rFonts w:cs="Arial"/>
                <w:sz w:val="16"/>
                <w:szCs w:val="16"/>
              </w:rPr>
            </w:pPr>
            <w:moveFrom w:id="1206"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207" w:author="dugalh" w:date="2018-07-30T18:13:00Z"/>
                <w:rFonts w:cs="Arial"/>
                <w:sz w:val="16"/>
                <w:szCs w:val="16"/>
              </w:rPr>
            </w:pPr>
            <w:moveFrom w:id="1208"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209" w:author="dugalh" w:date="2018-07-30T18:13:00Z"/>
                <w:rFonts w:cs="Arial"/>
                <w:sz w:val="16"/>
                <w:szCs w:val="16"/>
              </w:rPr>
            </w:pPr>
            <w:moveFrom w:id="1210"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211"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212"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213" w:author="dugalh" w:date="2018-07-30T18:13:00Z"/>
                <w:rFonts w:cs="Arial"/>
                <w:b/>
                <w:sz w:val="16"/>
                <w:szCs w:val="16"/>
              </w:rPr>
            </w:pPr>
            <w:moveFrom w:id="1214"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215" w:author="dugalh" w:date="2018-07-30T18:13:00Z"/>
                <w:rFonts w:cs="Arial"/>
                <w:sz w:val="16"/>
                <w:szCs w:val="16"/>
              </w:rPr>
            </w:pPr>
            <w:moveFrom w:id="1216"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217"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218"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219"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220"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221" w:author="dugalh" w:date="2018-07-30T18:13:00Z"/>
                <w:rFonts w:cs="Arial"/>
                <w:b/>
                <w:sz w:val="16"/>
                <w:szCs w:val="16"/>
              </w:rPr>
            </w:pPr>
            <w:moveFrom w:id="1222"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223" w:author="dugalh" w:date="2018-07-30T18:13:00Z"/>
                <w:rFonts w:cs="Arial"/>
                <w:sz w:val="16"/>
                <w:szCs w:val="16"/>
              </w:rPr>
            </w:pPr>
            <w:moveFrom w:id="1224"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225"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226"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227"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228"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29" w:author="dugalh" w:date="2018-07-30T18:13:00Z"/>
          <w:rFonts w:ascii="Arial" w:hAnsi="Arial" w:cs="Arial"/>
          <w:sz w:val="16"/>
          <w:szCs w:val="16"/>
        </w:rPr>
      </w:pPr>
      <w:moveFrom w:id="1230"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43"/>
    <w:p w14:paraId="6D32AC58" w14:textId="77777777" w:rsidR="00053CE5" w:rsidRPr="00B44B64" w:rsidRDefault="00053CE5" w:rsidP="00053CE5">
      <w:pPr>
        <w:pStyle w:val="1Tablecaption"/>
        <w:rPr>
          <w:moveTo w:id="1231" w:author="dugalh" w:date="2018-07-30T18:13:00Z"/>
        </w:rPr>
      </w:pPr>
      <w:moveToRangeStart w:id="1232" w:author="dugalh" w:date="2018-07-30T18:13:00Z" w:name="move520737708"/>
      <w:moveTo w:id="1233"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234"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235" w:author="dugalh" w:date="2018-07-30T18:13:00Z"/>
                <w:rFonts w:cs="Arial"/>
                <w:sz w:val="16"/>
                <w:szCs w:val="16"/>
              </w:rPr>
            </w:pPr>
            <w:moveTo w:id="1236"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237" w:author="dugalh" w:date="2018-07-30T18:13:00Z"/>
                <w:rFonts w:cs="Arial"/>
                <w:sz w:val="16"/>
                <w:szCs w:val="16"/>
              </w:rPr>
            </w:pPr>
            <w:proofErr w:type="spellStart"/>
            <w:moveTo w:id="1238"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39" w:author="dugalh" w:date="2018-07-30T18:13:00Z"/>
                <w:rFonts w:cs="Arial"/>
                <w:sz w:val="16"/>
                <w:szCs w:val="16"/>
              </w:rPr>
            </w:pPr>
            <w:moveTo w:id="1240"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41" w:author="dugalh" w:date="2018-07-30T18:13:00Z"/>
                <w:rFonts w:cs="Arial"/>
                <w:sz w:val="16"/>
                <w:szCs w:val="16"/>
              </w:rPr>
            </w:pPr>
            <w:moveTo w:id="1242"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43" w:author="dugalh" w:date="2018-07-30T18:13:00Z"/>
                <w:rFonts w:cs="Arial"/>
                <w:sz w:val="16"/>
                <w:szCs w:val="16"/>
                <w:vertAlign w:val="superscript"/>
              </w:rPr>
            </w:pPr>
            <w:moveTo w:id="1244"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45" w:author="dugalh" w:date="2018-07-30T18:13:00Z"/>
                <w:rFonts w:cs="Arial"/>
                <w:b/>
                <w:sz w:val="16"/>
                <w:szCs w:val="16"/>
              </w:rPr>
            </w:pPr>
            <w:moveTo w:id="1246"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47" w:author="dugalh" w:date="2018-07-30T18:13:00Z"/>
                <w:rFonts w:cs="Arial"/>
                <w:sz w:val="16"/>
                <w:szCs w:val="16"/>
              </w:rPr>
            </w:pPr>
            <w:ins w:id="1248"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49" w:author="dugalh" w:date="2018-07-30T18:13:00Z"/>
                <w:rFonts w:cs="Arial"/>
                <w:sz w:val="16"/>
                <w:szCs w:val="16"/>
              </w:rPr>
            </w:pPr>
            <w:ins w:id="1250"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51" w:author="dugalh" w:date="2018-07-30T18:13:00Z"/>
                <w:rFonts w:cs="Arial"/>
                <w:sz w:val="16"/>
                <w:szCs w:val="16"/>
              </w:rPr>
            </w:pPr>
            <w:ins w:id="1252"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53" w:author="dugalh" w:date="2018-07-30T18:13:00Z"/>
                <w:rFonts w:cs="Arial"/>
                <w:sz w:val="16"/>
                <w:szCs w:val="16"/>
              </w:rPr>
            </w:pPr>
            <w:ins w:id="1254"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255" w:author="dugalh" w:date="2018-07-30T18:13:00Z"/>
                <w:rFonts w:cs="Arial"/>
                <w:sz w:val="16"/>
                <w:szCs w:val="16"/>
              </w:rPr>
            </w:pPr>
            <w:ins w:id="1256"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257" w:author="dugalh" w:date="2018-07-30T18:13:00Z"/>
                <w:rFonts w:cs="Arial"/>
                <w:b/>
                <w:sz w:val="16"/>
                <w:szCs w:val="16"/>
              </w:rPr>
            </w:pPr>
            <w:proofErr w:type="spellStart"/>
            <w:moveTo w:id="1258"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259" w:author="dugalh" w:date="2018-07-30T18:13:00Z"/>
                <w:rFonts w:cs="Arial"/>
                <w:sz w:val="16"/>
                <w:szCs w:val="16"/>
              </w:rPr>
            </w:pPr>
            <w:ins w:id="1260"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261" w:author="dugalh" w:date="2018-07-30T18:13:00Z"/>
                <w:rFonts w:cs="Arial"/>
                <w:sz w:val="16"/>
                <w:szCs w:val="16"/>
              </w:rPr>
            </w:pPr>
            <w:ins w:id="1262"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263" w:author="dugalh" w:date="2018-07-30T18:13:00Z"/>
                <w:rFonts w:cs="Arial"/>
                <w:sz w:val="16"/>
                <w:szCs w:val="16"/>
              </w:rPr>
            </w:pPr>
            <w:ins w:id="1264"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65" w:author="dugalh" w:date="2018-07-30T18:13:00Z"/>
                <w:rFonts w:cs="Arial"/>
                <w:sz w:val="16"/>
                <w:szCs w:val="16"/>
              </w:rPr>
            </w:pPr>
            <w:ins w:id="1266"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67" w:author="dugalh" w:date="2018-07-30T18:13:00Z"/>
                <w:rFonts w:cs="Arial"/>
                <w:sz w:val="16"/>
                <w:szCs w:val="16"/>
              </w:rPr>
            </w:pPr>
            <w:ins w:id="1268"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69" w:author="dugalh" w:date="2018-07-30T18:13:00Z"/>
                <w:rFonts w:cs="Arial"/>
                <w:b/>
                <w:sz w:val="16"/>
                <w:szCs w:val="16"/>
              </w:rPr>
            </w:pPr>
            <w:moveTo w:id="1270"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271" w:author="dugalh" w:date="2018-07-30T18:13:00Z"/>
                <w:rFonts w:cs="Arial"/>
                <w:sz w:val="16"/>
                <w:szCs w:val="16"/>
              </w:rPr>
            </w:pPr>
            <w:ins w:id="1272"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273" w:author="dugalh" w:date="2018-07-30T18:13:00Z"/>
                <w:rFonts w:cs="Arial"/>
                <w:sz w:val="16"/>
                <w:szCs w:val="16"/>
              </w:rPr>
            </w:pPr>
            <w:ins w:id="1274"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275" w:author="dugalh" w:date="2018-07-30T18:13:00Z"/>
                <w:rFonts w:cs="Arial"/>
                <w:sz w:val="16"/>
                <w:szCs w:val="16"/>
              </w:rPr>
            </w:pPr>
            <w:ins w:id="1276"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277" w:author="dugalh" w:date="2018-07-30T18:13:00Z"/>
                <w:rFonts w:cs="Arial"/>
                <w:sz w:val="16"/>
                <w:szCs w:val="16"/>
              </w:rPr>
            </w:pPr>
            <w:ins w:id="1278"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279" w:author="dugalh" w:date="2018-07-30T18:13:00Z"/>
                <w:rFonts w:cs="Arial"/>
                <w:sz w:val="16"/>
                <w:szCs w:val="16"/>
              </w:rPr>
            </w:pPr>
            <w:ins w:id="1280"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281" w:author="dugalh" w:date="2018-07-30T18:13:00Z"/>
                <w:rFonts w:cs="Arial"/>
                <w:b/>
                <w:sz w:val="16"/>
                <w:szCs w:val="16"/>
              </w:rPr>
            </w:pPr>
            <w:moveTo w:id="1282"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283" w:author="dugalh" w:date="2018-07-30T18:13:00Z"/>
                <w:rFonts w:cs="Arial"/>
                <w:sz w:val="16"/>
                <w:szCs w:val="16"/>
              </w:rPr>
            </w:pPr>
            <w:ins w:id="1284"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285" w:author="dugalh" w:date="2018-07-30T18:13:00Z"/>
                <w:rFonts w:cs="Arial"/>
                <w:sz w:val="16"/>
                <w:szCs w:val="16"/>
              </w:rPr>
            </w:pPr>
            <w:ins w:id="1286"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287" w:author="dugalh" w:date="2018-07-30T18:13:00Z"/>
                <w:rFonts w:cs="Arial"/>
                <w:sz w:val="16"/>
                <w:szCs w:val="16"/>
              </w:rPr>
            </w:pPr>
            <w:ins w:id="1288"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289" w:author="dugalh" w:date="2018-07-30T18:13:00Z"/>
                <w:rFonts w:cs="Arial"/>
                <w:sz w:val="16"/>
                <w:szCs w:val="16"/>
              </w:rPr>
            </w:pPr>
            <w:ins w:id="1290"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291"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292" w:author="dugalh" w:date="2018-07-30T18:13:00Z"/>
                <w:rFonts w:cs="Arial"/>
                <w:b/>
                <w:sz w:val="16"/>
                <w:szCs w:val="16"/>
                <w:vertAlign w:val="superscript"/>
              </w:rPr>
            </w:pPr>
            <w:moveTo w:id="1293"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294" w:author="dugalh" w:date="2018-07-30T18:13:00Z"/>
                <w:rFonts w:cs="Arial"/>
                <w:sz w:val="16"/>
                <w:szCs w:val="16"/>
              </w:rPr>
            </w:pPr>
            <w:ins w:id="1295"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296" w:author="dugalh" w:date="2018-07-30T18:13:00Z"/>
                <w:rFonts w:cs="Arial"/>
                <w:sz w:val="16"/>
                <w:szCs w:val="16"/>
              </w:rPr>
            </w:pPr>
            <w:ins w:id="1297"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298" w:author="dugalh" w:date="2018-07-30T18:13:00Z"/>
                <w:rFonts w:cs="Arial"/>
                <w:sz w:val="16"/>
                <w:szCs w:val="16"/>
              </w:rPr>
            </w:pPr>
            <w:ins w:id="1299"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300"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301"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302" w:author="dugalh" w:date="2018-07-30T18:13:00Z"/>
                <w:rFonts w:cs="Arial"/>
                <w:b/>
                <w:sz w:val="16"/>
                <w:szCs w:val="16"/>
              </w:rPr>
            </w:pPr>
            <w:moveTo w:id="1303"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304" w:author="dugalh" w:date="2018-07-30T18:13:00Z"/>
                <w:rFonts w:cs="Arial"/>
                <w:sz w:val="16"/>
                <w:szCs w:val="16"/>
              </w:rPr>
            </w:pPr>
            <w:ins w:id="1305"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306"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307"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308"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309"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310" w:author="dugalh" w:date="2018-07-30T18:13:00Z"/>
                <w:rFonts w:cs="Arial"/>
                <w:b/>
                <w:sz w:val="16"/>
                <w:szCs w:val="16"/>
              </w:rPr>
            </w:pPr>
            <w:moveTo w:id="1311"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312" w:author="dugalh" w:date="2018-07-30T18:13:00Z"/>
                <w:rFonts w:cs="Arial"/>
                <w:sz w:val="16"/>
                <w:szCs w:val="16"/>
              </w:rPr>
            </w:pPr>
            <w:ins w:id="1313"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314"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315"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316"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317"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318" w:author="dugalh" w:date="2018-07-30T18:13:00Z"/>
          <w:rFonts w:ascii="Arial" w:hAnsi="Arial" w:cs="Arial"/>
          <w:sz w:val="16"/>
          <w:szCs w:val="16"/>
        </w:rPr>
      </w:pPr>
      <w:moveTo w:id="1319"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320" w:author="dugalh" w:date="2018-07-30T23:09:00Z">
        <w:r w:rsidR="00341D0C">
          <w:rPr>
            <w:rFonts w:ascii="Arial" w:hAnsi="Arial" w:cs="Arial"/>
            <w:sz w:val="16"/>
            <w:szCs w:val="16"/>
          </w:rPr>
          <w:t>± = standard error of cross validated performance measure</w:t>
        </w:r>
      </w:ins>
      <w:ins w:id="1321" w:author="dugalh" w:date="2018-07-30T18:21:00Z">
        <w:r w:rsidR="007B2241">
          <w:rPr>
            <w:rFonts w:ascii="Arial" w:hAnsi="Arial" w:cs="Arial"/>
            <w:sz w:val="16"/>
            <w:szCs w:val="16"/>
          </w:rPr>
          <w:t xml:space="preserve">, </w:t>
        </w:r>
      </w:ins>
      <w:moveTo w:id="1322" w:author="dugalh" w:date="2018-07-30T18:13:00Z">
        <w:r w:rsidRPr="00B44B64">
          <w:rPr>
            <w:rFonts w:ascii="Arial" w:hAnsi="Arial" w:cs="Arial"/>
            <w:sz w:val="16"/>
            <w:szCs w:val="16"/>
          </w:rPr>
          <w:t>CA = Consumer’s accuracy, PA = Producer’s accuracy</w:t>
        </w:r>
      </w:moveTo>
      <w:ins w:id="1323" w:author="dugalh" w:date="2018-07-30T22:32:00Z">
        <w:r w:rsidR="008B32B4">
          <w:rPr>
            <w:rFonts w:ascii="Arial" w:hAnsi="Arial" w:cs="Arial"/>
            <w:sz w:val="16"/>
            <w:szCs w:val="16"/>
          </w:rPr>
          <w:t xml:space="preserve"> </w:t>
        </w:r>
      </w:ins>
    </w:p>
    <w:moveToRangeEnd w:id="1232"/>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324" w:author="dugalh" w:date="2018-07-30T18:27:00Z"/>
        </w:rPr>
      </w:pPr>
      <w:bookmarkStart w:id="1325" w:name="_Ref395169574"/>
      <w:bookmarkStart w:id="1326" w:name="_Toc448324344"/>
      <w:moveFromRangeStart w:id="1327" w:author="dugalh" w:date="2018-07-30T18:27:00Z" w:name="move520738557"/>
      <w:moveFrom w:id="1328"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325"/>
        <w:r w:rsidRPr="00B44B64" w:rsidDel="0082559B">
          <w:t xml:space="preserve">   Decision tree </w:t>
        </w:r>
        <w:r w:rsidR="00745C69" w:rsidRPr="00B44B64" w:rsidDel="0082559B">
          <w:t>two-class</w:t>
        </w:r>
        <w:r w:rsidRPr="00B44B64" w:rsidDel="0082559B">
          <w:t xml:space="preserve"> confusion matrix</w:t>
        </w:r>
        <w:bookmarkEnd w:id="1326"/>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29"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30" w:author="dugalh" w:date="2018-07-30T18:27:00Z"/>
                <w:rFonts w:cs="Arial"/>
                <w:sz w:val="16"/>
                <w:szCs w:val="16"/>
              </w:rPr>
            </w:pPr>
            <w:moveFrom w:id="1331"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32" w:author="dugalh" w:date="2018-07-30T18:27:00Z"/>
                <w:rFonts w:cs="Arial"/>
                <w:sz w:val="16"/>
                <w:szCs w:val="16"/>
              </w:rPr>
            </w:pPr>
            <w:moveFrom w:id="1333"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34" w:author="dugalh" w:date="2018-07-30T18:27:00Z"/>
                <w:rFonts w:cs="Arial"/>
                <w:sz w:val="16"/>
                <w:szCs w:val="16"/>
              </w:rPr>
            </w:pPr>
            <w:moveFrom w:id="1335"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36" w:author="dugalh" w:date="2018-07-30T18:27:00Z"/>
                <w:rFonts w:cs="Arial"/>
                <w:sz w:val="16"/>
                <w:szCs w:val="16"/>
              </w:rPr>
            </w:pPr>
            <w:moveFrom w:id="1337"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38" w:author="dugalh" w:date="2018-07-30T18:27:00Z"/>
                <w:rFonts w:cs="Arial"/>
                <w:b/>
                <w:sz w:val="16"/>
                <w:szCs w:val="16"/>
              </w:rPr>
            </w:pPr>
            <w:moveFrom w:id="1339"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40" w:author="dugalh" w:date="2018-07-30T18:27:00Z"/>
                <w:sz w:val="16"/>
                <w:szCs w:val="16"/>
              </w:rPr>
            </w:pPr>
            <w:moveFrom w:id="1341"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42" w:author="dugalh" w:date="2018-07-30T18:27:00Z"/>
                <w:sz w:val="16"/>
                <w:szCs w:val="16"/>
              </w:rPr>
            </w:pPr>
            <w:moveFrom w:id="1343"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44" w:author="dugalh" w:date="2018-07-30T18:27:00Z"/>
                <w:sz w:val="16"/>
                <w:szCs w:val="16"/>
              </w:rPr>
            </w:pPr>
            <w:moveFrom w:id="1345"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46" w:author="dugalh" w:date="2018-07-30T18:27:00Z"/>
                <w:sz w:val="16"/>
                <w:szCs w:val="16"/>
              </w:rPr>
            </w:pPr>
            <w:moveFrom w:id="1347"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48" w:author="dugalh" w:date="2018-07-30T18:27:00Z"/>
                <w:rFonts w:cs="Arial"/>
                <w:b/>
                <w:sz w:val="16"/>
                <w:szCs w:val="16"/>
              </w:rPr>
            </w:pPr>
            <w:moveFrom w:id="1349"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50" w:author="dugalh" w:date="2018-07-30T18:27:00Z"/>
                <w:sz w:val="16"/>
                <w:szCs w:val="16"/>
              </w:rPr>
            </w:pPr>
            <w:moveFrom w:id="1351"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52" w:author="dugalh" w:date="2018-07-30T18:27:00Z"/>
                <w:sz w:val="16"/>
                <w:szCs w:val="16"/>
              </w:rPr>
            </w:pPr>
            <w:moveFrom w:id="1353"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354" w:author="dugalh" w:date="2018-07-30T18:27:00Z"/>
                <w:sz w:val="16"/>
                <w:szCs w:val="16"/>
              </w:rPr>
            </w:pPr>
            <w:moveFrom w:id="1355"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356" w:author="dugalh" w:date="2018-07-30T18:27:00Z"/>
                <w:sz w:val="16"/>
                <w:szCs w:val="16"/>
              </w:rPr>
            </w:pPr>
            <w:moveFrom w:id="1357"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358" w:author="dugalh" w:date="2018-07-30T18:27:00Z"/>
                <w:rFonts w:cs="Arial"/>
                <w:b/>
                <w:sz w:val="16"/>
                <w:szCs w:val="16"/>
              </w:rPr>
            </w:pPr>
            <w:moveFrom w:id="1359"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360" w:author="dugalh" w:date="2018-07-30T18:27:00Z"/>
                <w:sz w:val="16"/>
                <w:szCs w:val="16"/>
              </w:rPr>
            </w:pPr>
            <w:moveFrom w:id="1361"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362" w:author="dugalh" w:date="2018-07-30T18:27:00Z"/>
                <w:sz w:val="16"/>
                <w:szCs w:val="16"/>
              </w:rPr>
            </w:pPr>
            <w:moveFrom w:id="1363"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64" w:author="dugalh" w:date="2018-07-30T18:27:00Z"/>
                <w:sz w:val="16"/>
                <w:szCs w:val="16"/>
              </w:rPr>
            </w:pPr>
            <w:moveFrom w:id="1365"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66"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67" w:author="dugalh" w:date="2018-07-30T18:27:00Z"/>
                <w:rFonts w:cs="Arial"/>
                <w:b/>
                <w:sz w:val="16"/>
                <w:szCs w:val="16"/>
              </w:rPr>
            </w:pPr>
            <w:moveFrom w:id="1368"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369" w:author="dugalh" w:date="2018-07-30T18:27:00Z"/>
                <w:sz w:val="16"/>
                <w:szCs w:val="16"/>
              </w:rPr>
            </w:pPr>
            <w:moveFrom w:id="1370"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371" w:author="dugalh" w:date="2018-07-30T18:27:00Z"/>
                <w:sz w:val="16"/>
                <w:szCs w:val="16"/>
              </w:rPr>
            </w:pPr>
            <w:moveFrom w:id="1372"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373"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374"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375" w:author="dugalh" w:date="2018-07-30T18:27:00Z"/>
                <w:rFonts w:cs="Arial"/>
                <w:b/>
                <w:sz w:val="16"/>
                <w:szCs w:val="16"/>
              </w:rPr>
            </w:pPr>
            <w:moveFrom w:id="1376"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377" w:author="dugalh" w:date="2018-07-30T18:27:00Z"/>
                <w:sz w:val="16"/>
                <w:szCs w:val="16"/>
              </w:rPr>
            </w:pPr>
            <w:moveFrom w:id="1378"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379"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380"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381"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382" w:author="dugalh" w:date="2018-07-30T18:27:00Z"/>
                <w:rFonts w:cs="Arial"/>
                <w:b/>
                <w:sz w:val="16"/>
                <w:szCs w:val="16"/>
              </w:rPr>
            </w:pPr>
            <w:moveFrom w:id="1383"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384" w:author="dugalh" w:date="2018-07-30T18:27:00Z"/>
                <w:sz w:val="16"/>
                <w:szCs w:val="16"/>
              </w:rPr>
            </w:pPr>
            <w:moveFrom w:id="1385"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386"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387"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388"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389" w:author="dugalh" w:date="2018-07-30T18:27:00Z"/>
          <w:rFonts w:ascii="Arial" w:hAnsi="Arial" w:cs="Arial"/>
          <w:sz w:val="16"/>
          <w:szCs w:val="16"/>
        </w:rPr>
      </w:pPr>
      <w:moveFrom w:id="1390"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327"/>
    <w:p w14:paraId="405D4335" w14:textId="77777777" w:rsidR="0082559B" w:rsidRPr="00B44B64" w:rsidRDefault="0082559B" w:rsidP="0082559B">
      <w:pPr>
        <w:pStyle w:val="1Tablecaption"/>
        <w:rPr>
          <w:moveTo w:id="1391" w:author="dugalh" w:date="2018-07-30T18:27:00Z"/>
        </w:rPr>
      </w:pPr>
      <w:moveToRangeStart w:id="1392" w:author="dugalh" w:date="2018-07-30T18:27:00Z" w:name="move520738557"/>
      <w:moveTo w:id="1393" w:author="dugalh" w:date="2018-07-30T18:27:00Z">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394"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395" w:author="dugalh" w:date="2018-07-30T18:27:00Z"/>
                <w:rFonts w:cs="Arial"/>
                <w:sz w:val="16"/>
                <w:szCs w:val="16"/>
              </w:rPr>
            </w:pPr>
            <w:moveTo w:id="1396"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397" w:author="dugalh" w:date="2018-07-30T18:27:00Z"/>
                <w:rFonts w:cs="Arial"/>
                <w:sz w:val="16"/>
                <w:szCs w:val="16"/>
              </w:rPr>
            </w:pPr>
            <w:proofErr w:type="spellStart"/>
            <w:moveTo w:id="1398"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399" w:author="dugalh" w:date="2018-07-30T18:27:00Z"/>
                <w:rFonts w:cs="Arial"/>
                <w:sz w:val="16"/>
                <w:szCs w:val="16"/>
              </w:rPr>
            </w:pPr>
            <w:moveTo w:id="1400"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401" w:author="dugalh" w:date="2018-07-30T18:27:00Z"/>
                <w:rFonts w:cs="Arial"/>
                <w:sz w:val="16"/>
                <w:szCs w:val="16"/>
              </w:rPr>
            </w:pPr>
            <w:moveTo w:id="1402"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403" w:author="dugalh" w:date="2018-07-30T18:27:00Z"/>
                <w:rFonts w:cs="Arial"/>
                <w:b/>
                <w:sz w:val="16"/>
                <w:szCs w:val="16"/>
              </w:rPr>
            </w:pPr>
            <w:moveTo w:id="1404"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405" w:author="dugalh" w:date="2018-07-30T18:27:00Z"/>
                <w:sz w:val="16"/>
                <w:szCs w:val="16"/>
              </w:rPr>
            </w:pPr>
            <w:ins w:id="1406"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407" w:author="dugalh" w:date="2018-07-30T18:27:00Z"/>
                <w:sz w:val="16"/>
                <w:szCs w:val="16"/>
              </w:rPr>
            </w:pPr>
            <w:ins w:id="1408"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409" w:author="dugalh" w:date="2018-07-30T18:27:00Z"/>
                <w:sz w:val="16"/>
                <w:szCs w:val="16"/>
              </w:rPr>
            </w:pPr>
            <w:ins w:id="1410"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411" w:author="dugalh" w:date="2018-07-30T18:27:00Z"/>
                <w:sz w:val="16"/>
                <w:szCs w:val="16"/>
              </w:rPr>
            </w:pPr>
            <w:ins w:id="1412"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413" w:author="dugalh" w:date="2018-07-30T18:27:00Z"/>
                <w:rFonts w:cs="Arial"/>
                <w:b/>
                <w:sz w:val="16"/>
                <w:szCs w:val="16"/>
              </w:rPr>
            </w:pPr>
            <w:proofErr w:type="spellStart"/>
            <w:moveTo w:id="1414"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415" w:author="dugalh" w:date="2018-07-30T18:27:00Z"/>
                <w:sz w:val="16"/>
                <w:szCs w:val="16"/>
              </w:rPr>
            </w:pPr>
            <w:ins w:id="1416"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417" w:author="dugalh" w:date="2018-07-30T18:27:00Z"/>
                <w:sz w:val="16"/>
                <w:szCs w:val="16"/>
              </w:rPr>
            </w:pPr>
            <w:ins w:id="1418"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419" w:author="dugalh" w:date="2018-07-30T18:27:00Z"/>
                <w:sz w:val="16"/>
                <w:szCs w:val="16"/>
              </w:rPr>
            </w:pPr>
            <w:ins w:id="1420"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421" w:author="dugalh" w:date="2018-07-30T18:27:00Z"/>
                <w:sz w:val="16"/>
                <w:szCs w:val="16"/>
              </w:rPr>
            </w:pPr>
            <w:ins w:id="1422"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423" w:author="dugalh" w:date="2018-07-30T18:27:00Z"/>
                <w:rFonts w:cs="Arial"/>
                <w:b/>
                <w:sz w:val="16"/>
                <w:szCs w:val="16"/>
              </w:rPr>
            </w:pPr>
            <w:moveTo w:id="1424"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425" w:author="dugalh" w:date="2018-07-30T18:27:00Z"/>
                <w:sz w:val="16"/>
                <w:szCs w:val="16"/>
              </w:rPr>
            </w:pPr>
            <w:ins w:id="1426"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27" w:author="dugalh" w:date="2018-07-30T18:27:00Z"/>
                <w:sz w:val="16"/>
                <w:szCs w:val="16"/>
              </w:rPr>
            </w:pPr>
            <w:ins w:id="1428"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29" w:author="dugalh" w:date="2018-07-30T18:27:00Z"/>
                <w:sz w:val="16"/>
                <w:szCs w:val="16"/>
              </w:rPr>
            </w:pPr>
            <w:ins w:id="1430"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31"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432" w:author="dugalh" w:date="2018-07-30T18:27:00Z"/>
                <w:rFonts w:cs="Arial"/>
                <w:b/>
                <w:sz w:val="16"/>
                <w:szCs w:val="16"/>
              </w:rPr>
            </w:pPr>
            <w:moveTo w:id="1433"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434" w:author="dugalh" w:date="2018-07-30T18:27:00Z"/>
                <w:sz w:val="16"/>
                <w:szCs w:val="16"/>
              </w:rPr>
            </w:pPr>
            <w:ins w:id="1435"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436" w:author="dugalh" w:date="2018-07-30T18:27:00Z"/>
                <w:sz w:val="16"/>
                <w:szCs w:val="16"/>
              </w:rPr>
            </w:pPr>
            <w:ins w:id="1437"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38"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39"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40" w:author="dugalh" w:date="2018-07-30T18:27:00Z"/>
                <w:rFonts w:cs="Arial"/>
                <w:b/>
                <w:sz w:val="16"/>
                <w:szCs w:val="16"/>
              </w:rPr>
            </w:pPr>
            <w:moveTo w:id="1441"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42" w:author="dugalh" w:date="2018-07-30T18:27:00Z"/>
                <w:sz w:val="16"/>
                <w:szCs w:val="16"/>
              </w:rPr>
            </w:pPr>
            <w:ins w:id="1443"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44" w:author="dugalh" w:date="2018-07-30T18:27:00Z"/>
                <w:sz w:val="16"/>
                <w:szCs w:val="16"/>
              </w:rPr>
            </w:pPr>
          </w:p>
        </w:tc>
        <w:tc>
          <w:tcPr>
            <w:tcW w:w="1489" w:type="dxa"/>
            <w:vAlign w:val="top"/>
          </w:tcPr>
          <w:p w14:paraId="0F27837D" w14:textId="77777777" w:rsidR="0082559B" w:rsidRPr="0082559B" w:rsidRDefault="0082559B" w:rsidP="008F3AD0">
            <w:pPr>
              <w:rPr>
                <w:moveTo w:id="1445" w:author="dugalh" w:date="2018-07-30T18:27:00Z"/>
                <w:sz w:val="16"/>
                <w:szCs w:val="16"/>
              </w:rPr>
            </w:pPr>
          </w:p>
        </w:tc>
        <w:tc>
          <w:tcPr>
            <w:tcW w:w="1489" w:type="dxa"/>
            <w:vAlign w:val="top"/>
          </w:tcPr>
          <w:p w14:paraId="79EC03A3" w14:textId="77777777" w:rsidR="0082559B" w:rsidRPr="0082559B" w:rsidRDefault="0082559B" w:rsidP="008F3AD0">
            <w:pPr>
              <w:rPr>
                <w:moveTo w:id="1446"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47" w:author="dugalh" w:date="2018-07-30T18:27:00Z"/>
                <w:rFonts w:cs="Arial"/>
                <w:b/>
                <w:sz w:val="16"/>
                <w:szCs w:val="16"/>
              </w:rPr>
            </w:pPr>
            <w:moveTo w:id="1448"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49" w:author="dugalh" w:date="2018-07-30T18:27:00Z"/>
                <w:sz w:val="16"/>
                <w:szCs w:val="16"/>
              </w:rPr>
            </w:pPr>
            <w:ins w:id="1450"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451" w:author="dugalh" w:date="2018-07-30T18:27:00Z"/>
                <w:sz w:val="16"/>
                <w:szCs w:val="16"/>
              </w:rPr>
            </w:pPr>
          </w:p>
        </w:tc>
        <w:tc>
          <w:tcPr>
            <w:tcW w:w="1489" w:type="dxa"/>
            <w:vAlign w:val="top"/>
          </w:tcPr>
          <w:p w14:paraId="26C4AEDB" w14:textId="77777777" w:rsidR="0082559B" w:rsidRPr="0082559B" w:rsidRDefault="0082559B" w:rsidP="008F3AD0">
            <w:pPr>
              <w:rPr>
                <w:moveTo w:id="1452" w:author="dugalh" w:date="2018-07-30T18:27:00Z"/>
                <w:sz w:val="16"/>
                <w:szCs w:val="16"/>
              </w:rPr>
            </w:pPr>
          </w:p>
        </w:tc>
        <w:tc>
          <w:tcPr>
            <w:tcW w:w="1489" w:type="dxa"/>
            <w:vAlign w:val="top"/>
          </w:tcPr>
          <w:p w14:paraId="6274D6FB" w14:textId="77777777" w:rsidR="0082559B" w:rsidRPr="0082559B" w:rsidRDefault="0082559B" w:rsidP="008F3AD0">
            <w:pPr>
              <w:rPr>
                <w:moveTo w:id="1453"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454" w:author="dugalh" w:date="2018-07-30T18:27:00Z"/>
          <w:rFonts w:ascii="Arial" w:hAnsi="Arial" w:cs="Arial"/>
          <w:sz w:val="16"/>
          <w:szCs w:val="16"/>
        </w:rPr>
      </w:pPr>
      <w:moveTo w:id="1455"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456" w:author="dugalh" w:date="2018-07-30T23:09:00Z">
        <w:r w:rsidR="00341D0C">
          <w:rPr>
            <w:rFonts w:ascii="Arial" w:hAnsi="Arial" w:cs="Arial"/>
            <w:sz w:val="16"/>
            <w:szCs w:val="16"/>
          </w:rPr>
          <w:t>± = standard error of cross validated performance measure</w:t>
        </w:r>
      </w:ins>
      <w:ins w:id="1457" w:author="dugalh" w:date="2018-07-30T18:33:00Z">
        <w:r w:rsidR="0096173C">
          <w:rPr>
            <w:rFonts w:ascii="Arial" w:hAnsi="Arial" w:cs="Arial"/>
            <w:sz w:val="16"/>
            <w:szCs w:val="16"/>
          </w:rPr>
          <w:t xml:space="preserve">, </w:t>
        </w:r>
      </w:ins>
      <w:moveTo w:id="1458" w:author="dugalh" w:date="2018-07-30T18:27:00Z">
        <w:r w:rsidRPr="00B44B64">
          <w:rPr>
            <w:rFonts w:ascii="Arial" w:hAnsi="Arial" w:cs="Arial"/>
            <w:sz w:val="16"/>
            <w:szCs w:val="16"/>
          </w:rPr>
          <w:t>CA = Consumer’s accuracy, PA = Producer’s accuracy</w:t>
        </w:r>
      </w:moveTo>
    </w:p>
    <w:moveToRangeEnd w:id="1392"/>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459" w:name="_Ref395175360"/>
      <w:bookmarkStart w:id="1460"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459"/>
      <w:r w:rsidRPr="00B44B64">
        <w:t xml:space="preserve">   Decision </w:t>
      </w:r>
      <w:r w:rsidR="00CF403F" w:rsidRPr="00B44B64">
        <w:t>t</w:t>
      </w:r>
      <w:r w:rsidRPr="00B44B64">
        <w:t>ree canopy</w:t>
      </w:r>
      <w:r w:rsidR="00FA2071" w:rsidRPr="00B44B64">
        <w:t>-</w:t>
      </w:r>
      <w:r w:rsidRPr="00B44B64">
        <w:t>cover estimates</w:t>
      </w:r>
      <w:bookmarkEnd w:id="1460"/>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7C532561" w14:textId="21439A2D" w:rsidR="00D5131F" w:rsidDel="00D5131F" w:rsidRDefault="00D61588" w:rsidP="000104B9">
      <w:pPr>
        <w:pStyle w:val="BodyTextIndented"/>
        <w:rPr>
          <w:del w:id="1461" w:author="dugalh" w:date="2018-08-01T19:20:00Z"/>
        </w:rPr>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w:t>
      </w:r>
      <w:del w:id="1462" w:author="dugalh" w:date="2018-08-01T19:27:00Z">
        <w:r w:rsidRPr="00B44B64" w:rsidDel="00986929">
          <w:delText xml:space="preserve">to </w:delText>
        </w:r>
        <w:r w:rsidRPr="00B44B64" w:rsidDel="00986929">
          <w:fldChar w:fldCharType="begin"/>
        </w:r>
        <w:r w:rsidRPr="00B44B64" w:rsidDel="00986929">
          <w:delInstrText xml:space="preserve"> REF _Ref395293949 \h  \* MERGEFORMAT </w:delInstrText>
        </w:r>
        <w:r w:rsidRPr="00B44B64" w:rsidDel="00986929">
          <w:fldChar w:fldCharType="separate"/>
        </w:r>
        <w:r w:rsidR="00B31736" w:rsidRPr="00B44B64" w:rsidDel="00986929">
          <w:delText>Fig</w:delText>
        </w:r>
        <w:r w:rsidR="00B31736" w:rsidDel="00986929">
          <w:delText>.</w:delText>
        </w:r>
        <w:r w:rsidR="00B31736" w:rsidRPr="00B44B64" w:rsidDel="00986929">
          <w:rPr>
            <w:noProof/>
          </w:rPr>
          <w:delText xml:space="preserve"> </w:delText>
        </w:r>
        <w:r w:rsidR="00B31736" w:rsidDel="00986929">
          <w:rPr>
            <w:noProof/>
          </w:rPr>
          <w:delText>10</w:delText>
        </w:r>
        <w:r w:rsidRPr="00B44B64" w:rsidDel="00986929">
          <w:fldChar w:fldCharType="end"/>
        </w:r>
        <w:r w:rsidRPr="00B44B64" w:rsidDel="00986929">
          <w:delText xml:space="preserve"> </w:delText>
        </w:r>
      </w:del>
      <w:r w:rsidRPr="00B44B64">
        <w:t>show</w:t>
      </w:r>
      <w:ins w:id="1463" w:author="dugalh" w:date="2018-08-01T19:27:00Z">
        <w:r w:rsidR="00986929">
          <w:t>s</w:t>
        </w:r>
      </w:ins>
      <w:r w:rsidRPr="00B44B64">
        <w:t xml:space="preserve">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 xml:space="preserve">cover </w:t>
      </w:r>
      <w:del w:id="1464" w:author="dugalh" w:date="2018-08-01T19:30:00Z">
        <w:r w:rsidRPr="00B44B64" w:rsidDel="009F7D08">
          <w:delText>map</w:delText>
        </w:r>
        <w:r w:rsidR="00A07E23" w:rsidRPr="00B44B64" w:rsidDel="009F7D08">
          <w:delText xml:space="preserve"> </w:delText>
        </w:r>
      </w:del>
      <w:ins w:id="1465" w:author="dugalh" w:date="2018-08-01T19:30:00Z">
        <w:r w:rsidR="009F7D08">
          <w:t>boundary</w:t>
        </w:r>
      </w:ins>
      <w:ins w:id="1466" w:author="dugalh" w:date="2018-08-01T19:31:00Z">
        <w:r w:rsidR="009F7D08">
          <w:t>,</w:t>
        </w:r>
      </w:ins>
      <w:ins w:id="1467" w:author="dugalh" w:date="2018-08-01T19:30:00Z">
        <w:r w:rsidR="009F7D08" w:rsidRPr="00B44B64">
          <w:t xml:space="preserve"> </w:t>
        </w:r>
      </w:ins>
      <w:ins w:id="1468" w:author="dugalh" w:date="2018-08-01T19:29:00Z">
        <w:r w:rsidR="009F7D08">
          <w:t xml:space="preserve">overlaid on </w:t>
        </w:r>
      </w:ins>
      <w:ins w:id="1469" w:author="dugalh" w:date="2018-08-01T19:30:00Z">
        <w:r w:rsidR="009F7D08">
          <w:t xml:space="preserve">a </w:t>
        </w:r>
      </w:ins>
      <w:ins w:id="1470" w:author="dugalh" w:date="2018-08-01T19:29:00Z">
        <w:r w:rsidR="009F7D08">
          <w:t xml:space="preserve">color-infrared </w:t>
        </w:r>
        <w:r w:rsidR="009F7D08">
          <w:lastRenderedPageBreak/>
          <w:t>(CIR) rendering of the aerial imagery</w:t>
        </w:r>
      </w:ins>
      <w:ins w:id="1471" w:author="dugalh" w:date="2018-08-01T19:31:00Z">
        <w:r w:rsidR="009F7D08">
          <w:t>,</w:t>
        </w:r>
      </w:ins>
      <w:ins w:id="1472" w:author="dugalh" w:date="2018-08-01T19:29:00Z">
        <w:r w:rsidR="009F7D08">
          <w:t xml:space="preserve"> </w:t>
        </w:r>
      </w:ins>
      <w:r w:rsidR="00A07E23" w:rsidRPr="00B44B64">
        <w:t>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01073743" w14:textId="77777777" w:rsidR="00D5131F" w:rsidRDefault="00D5131F" w:rsidP="009F7D08">
      <w:pPr>
        <w:pStyle w:val="BodyTextIndented"/>
        <w:keepNext/>
        <w:spacing w:line="240" w:lineRule="auto"/>
        <w:jc w:val="center"/>
        <w:rPr>
          <w:ins w:id="1473" w:author="dugalh" w:date="2018-08-01T19:22:00Z"/>
        </w:rPr>
      </w:pPr>
      <w:ins w:id="1474" w:author="dugalh" w:date="2018-08-01T19:20:00Z">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ins>
    </w:p>
    <w:p w14:paraId="47B36475" w14:textId="62E30EB3" w:rsidR="00D5131F" w:rsidRPr="00D5131F" w:rsidRDefault="00D5131F" w:rsidP="00D5131F">
      <w:pPr>
        <w:pStyle w:val="Caption"/>
        <w:jc w:val="center"/>
        <w:rPr>
          <w:ins w:id="1475" w:author="dugalh" w:date="2018-08-01T19:20:00Z"/>
          <w:b w:val="0"/>
        </w:rPr>
      </w:pPr>
      <w:ins w:id="1476" w:author="dugalh" w:date="2018-08-01T19:22:00Z">
        <w:r>
          <w:t xml:space="preserve">Fig. </w:t>
        </w:r>
        <w:r>
          <w:fldChar w:fldCharType="begin"/>
        </w:r>
        <w:r>
          <w:instrText xml:space="preserve"> SEQ Figure \* ARABIC </w:instrText>
        </w:r>
      </w:ins>
      <w:r>
        <w:fldChar w:fldCharType="separate"/>
      </w:r>
      <w:ins w:id="1477" w:author="dugalh" w:date="2018-08-01T19:22:00Z">
        <w:r>
          <w:rPr>
            <w:noProof/>
          </w:rPr>
          <w:t>7</w:t>
        </w:r>
        <w:r>
          <w:fldChar w:fldCharType="end"/>
        </w:r>
        <w:r>
          <w:t xml:space="preserve">   </w:t>
        </w:r>
        <w:r w:rsidRPr="00D5131F">
          <w:rPr>
            <w:b w:val="0"/>
          </w:rPr>
          <w:t xml:space="preserve">Example canopy cover maps </w:t>
        </w:r>
      </w:ins>
      <w:ins w:id="1478" w:author="dugalh" w:date="2018-08-01T19:25:00Z">
        <w:r>
          <w:rPr>
            <w:b w:val="0"/>
          </w:rPr>
          <w:t xml:space="preserve">showing </w:t>
        </w:r>
        <w:proofErr w:type="spellStart"/>
        <w:r>
          <w:rPr>
            <w:b w:val="0"/>
          </w:rPr>
          <w:t>Spekboom</w:t>
        </w:r>
        <w:proofErr w:type="spellEnd"/>
        <w:r>
          <w:rPr>
            <w:b w:val="0"/>
          </w:rPr>
          <w:t xml:space="preserve"> boundaries </w:t>
        </w:r>
      </w:ins>
      <w:ins w:id="1479" w:author="dugalh" w:date="2018-08-01T19:33:00Z">
        <w:r w:rsidR="009F7D08">
          <w:rPr>
            <w:b w:val="0"/>
          </w:rPr>
          <w:t>(</w:t>
        </w:r>
      </w:ins>
      <w:ins w:id="1480" w:author="dugalh" w:date="2018-08-01T19:23:00Z">
        <w:r>
          <w:rPr>
            <w:b w:val="0"/>
          </w:rPr>
          <w:t xml:space="preserve">a) </w:t>
        </w:r>
        <w:proofErr w:type="spellStart"/>
        <w:r w:rsidRPr="006C32D3">
          <w:rPr>
            <w:b w:val="0"/>
          </w:rPr>
          <w:t>Matjiesvlei</w:t>
        </w:r>
        <w:proofErr w:type="spellEnd"/>
        <w:r w:rsidRPr="006C32D3">
          <w:rPr>
            <w:b w:val="0"/>
          </w:rPr>
          <w:t xml:space="preserve"> (Habitat: arid thicket with </w:t>
        </w:r>
        <w:proofErr w:type="spellStart"/>
        <w:r w:rsidRPr="006C32D3">
          <w:rPr>
            <w:b w:val="0"/>
          </w:rPr>
          <w:t>spekboom</w:t>
        </w:r>
        <w:proofErr w:type="spellEnd"/>
        <w:r w:rsidRPr="006C32D3">
          <w:rPr>
            <w:b w:val="0"/>
          </w:rPr>
          <w:t>)</w:t>
        </w:r>
        <w:r>
          <w:rPr>
            <w:b w:val="0"/>
          </w:rPr>
          <w:t>, b</w:t>
        </w:r>
      </w:ins>
      <w:ins w:id="1481" w:author="dugalh" w:date="2018-08-01T19:22:00Z">
        <w:r w:rsidRPr="00D5131F">
          <w:rPr>
            <w:b w:val="0"/>
          </w:rPr>
          <w:t xml:space="preserve">) </w:t>
        </w:r>
      </w:ins>
      <w:proofErr w:type="spellStart"/>
      <w:ins w:id="1482" w:author="dugalh" w:date="2018-08-01T19:23:00Z">
        <w:r w:rsidRPr="006C32D3">
          <w:rPr>
            <w:b w:val="0"/>
          </w:rPr>
          <w:t>Groenfontein</w:t>
        </w:r>
        <w:proofErr w:type="spellEnd"/>
        <w:r w:rsidRPr="006C32D3">
          <w:rPr>
            <w:b w:val="0"/>
          </w:rPr>
          <w:t xml:space="preserve"> (Habitat: valley thicket with </w:t>
        </w:r>
        <w:proofErr w:type="spellStart"/>
        <w:r w:rsidRPr="006C32D3">
          <w:rPr>
            <w:b w:val="0"/>
          </w:rPr>
          <w:t>spekboom</w:t>
        </w:r>
        <w:proofErr w:type="spellEnd"/>
        <w:r w:rsidRPr="006C32D3">
          <w:rPr>
            <w:b w:val="0"/>
          </w:rPr>
          <w:t>)</w:t>
        </w:r>
        <w:r w:rsidR="009F7D08">
          <w:rPr>
            <w:b w:val="0"/>
          </w:rPr>
          <w:t>;</w:t>
        </w:r>
        <w:r>
          <w:rPr>
            <w:b w:val="0"/>
          </w:rPr>
          <w:t xml:space="preserve"> </w:t>
        </w:r>
      </w:ins>
      <w:ins w:id="1483" w:author="dugalh" w:date="2018-08-01T19:33:00Z">
        <w:r w:rsidR="009F7D08">
          <w:rPr>
            <w:b w:val="0"/>
          </w:rPr>
          <w:t>(</w:t>
        </w:r>
      </w:ins>
      <w:ins w:id="1484" w:author="dugalh" w:date="2018-08-01T19:25:00Z">
        <w:r>
          <w:rPr>
            <w:b w:val="0"/>
          </w:rPr>
          <w:t xml:space="preserve">c) </w:t>
        </w:r>
        <w:proofErr w:type="spellStart"/>
        <w:r w:rsidRPr="006C32D3">
          <w:rPr>
            <w:b w:val="0"/>
          </w:rPr>
          <w:t>Rooiberg</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fynbos mosaic)</w:t>
        </w:r>
      </w:ins>
      <w:ins w:id="1485" w:author="dugalh" w:date="2018-08-01T19:26:00Z">
        <w:r w:rsidR="009F7D08">
          <w:rPr>
            <w:b w:val="0"/>
          </w:rPr>
          <w:t>; and</w:t>
        </w:r>
        <w:r>
          <w:rPr>
            <w:b w:val="0"/>
          </w:rPr>
          <w:t xml:space="preserve"> </w:t>
        </w:r>
      </w:ins>
      <w:ins w:id="1486" w:author="dugalh" w:date="2018-08-01T19:33:00Z">
        <w:r w:rsidR="009F7D08">
          <w:rPr>
            <w:b w:val="0"/>
          </w:rPr>
          <w:t>(</w:t>
        </w:r>
      </w:ins>
      <w:ins w:id="1487" w:author="dugalh" w:date="2018-08-01T19:26:00Z">
        <w:r>
          <w:rPr>
            <w:b w:val="0"/>
          </w:rPr>
          <w:t xml:space="preserve">d) </w:t>
        </w:r>
        <w:proofErr w:type="spellStart"/>
        <w:r w:rsidRPr="006C32D3">
          <w:rPr>
            <w:b w:val="0"/>
          </w:rPr>
          <w:t>Grootkop</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succulent Karoo mosaic)</w:t>
        </w:r>
      </w:ins>
    </w:p>
    <w:p w14:paraId="40580572" w14:textId="15F104EA" w:rsidR="00164402" w:rsidRPr="00B44B64" w:rsidDel="00D5131F" w:rsidRDefault="00164402" w:rsidP="00D61588">
      <w:pPr>
        <w:spacing w:line="360" w:lineRule="auto"/>
        <w:jc w:val="both"/>
        <w:rPr>
          <w:del w:id="1488" w:author="dugalh" w:date="2018-08-01T19:20:00Z"/>
        </w:rPr>
      </w:pPr>
    </w:p>
    <w:p w14:paraId="1E7F5247" w14:textId="500AB253" w:rsidR="00D61588" w:rsidRPr="00B44B64" w:rsidDel="00D5131F" w:rsidRDefault="00D9072B" w:rsidP="006C32D3">
      <w:pPr>
        <w:jc w:val="center"/>
        <w:rPr>
          <w:del w:id="1489" w:author="dugalh" w:date="2018-08-01T19:27:00Z"/>
        </w:rPr>
      </w:pPr>
      <w:del w:id="1490" w:author="dugalh" w:date="2018-08-01T19:27:00Z">
        <w:r w:rsidRPr="00B44B64" w:rsidDel="00D5131F">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15843F78" w14:textId="74A07EBF" w:rsidR="00D61588" w:rsidRPr="006C32D3" w:rsidDel="00D5131F" w:rsidRDefault="00D61588" w:rsidP="006C32D3">
      <w:pPr>
        <w:pStyle w:val="Caption"/>
        <w:jc w:val="center"/>
        <w:rPr>
          <w:del w:id="1491" w:author="dugalh" w:date="2018-08-01T19:27:00Z"/>
          <w:b w:val="0"/>
        </w:rPr>
      </w:pPr>
      <w:bookmarkStart w:id="1492" w:name="_Ref395293945"/>
      <w:bookmarkStart w:id="1493" w:name="_Toc448324369"/>
      <w:bookmarkStart w:id="1494" w:name="_Toc520807805"/>
      <w:commentRangeStart w:id="1495"/>
      <w:commentRangeStart w:id="1496"/>
      <w:del w:id="1497"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7</w:delText>
        </w:r>
        <w:r w:rsidR="00F4774D" w:rsidRPr="00B44B64" w:rsidDel="00D5131F">
          <w:rPr>
            <w:b w:val="0"/>
            <w:bCs w:val="0"/>
          </w:rPr>
          <w:fldChar w:fldCharType="end"/>
        </w:r>
        <w:bookmarkEnd w:id="1492"/>
        <w:r w:rsidRPr="006C32D3" w:rsidDel="00D5131F">
          <w:rPr>
            <w:b w:val="0"/>
          </w:rPr>
          <w:delText xml:space="preserve">  </w:delText>
        </w:r>
        <w:commentRangeEnd w:id="1495"/>
        <w:r w:rsidR="000437B9" w:rsidDel="00D5131F">
          <w:rPr>
            <w:rStyle w:val="CommentReference"/>
            <w:b w:val="0"/>
            <w:bCs w:val="0"/>
          </w:rPr>
          <w:commentReference w:id="1495"/>
        </w:r>
      </w:del>
      <w:commentRangeEnd w:id="1496"/>
      <w:r w:rsidR="009F7D08">
        <w:rPr>
          <w:rStyle w:val="CommentReference"/>
          <w:b w:val="0"/>
          <w:bCs w:val="0"/>
        </w:rPr>
        <w:commentReference w:id="1496"/>
      </w:r>
      <w:del w:id="1498" w:author="dugalh" w:date="2018-08-01T19:27:00Z">
        <w:r w:rsidRPr="006C32D3" w:rsidDel="00D5131F">
          <w:rPr>
            <w:b w:val="0"/>
          </w:rPr>
          <w:delText xml:space="preserve">Groenfontein classification (Habitat: valley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493"/>
        <w:bookmarkEnd w:id="1494"/>
      </w:del>
    </w:p>
    <w:p w14:paraId="0D8391A0" w14:textId="52CAAC80" w:rsidR="00D61588" w:rsidRPr="00B44B64" w:rsidDel="00D5131F" w:rsidRDefault="00D61588" w:rsidP="00D61588">
      <w:pPr>
        <w:rPr>
          <w:del w:id="1499" w:author="dugalh" w:date="2018-08-01T19:27:00Z"/>
        </w:rPr>
      </w:pPr>
    </w:p>
    <w:p w14:paraId="0B764EFE" w14:textId="2F31C1EA" w:rsidR="00D61588" w:rsidRPr="00B44B64" w:rsidDel="00D5131F" w:rsidRDefault="00D9072B" w:rsidP="006C32D3">
      <w:pPr>
        <w:jc w:val="center"/>
        <w:rPr>
          <w:del w:id="1500" w:author="dugalh" w:date="2018-08-01T19:27:00Z"/>
        </w:rPr>
      </w:pPr>
      <w:del w:id="1501" w:author="dugalh" w:date="2018-08-01T19:27:00Z">
        <w:r w:rsidRPr="00B44B64" w:rsidDel="00D5131F">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4C10BA9" w14:textId="183A7BE9" w:rsidR="00D61588" w:rsidRPr="006C32D3" w:rsidDel="00D5131F" w:rsidRDefault="00D61588" w:rsidP="006C32D3">
      <w:pPr>
        <w:pStyle w:val="Caption"/>
        <w:jc w:val="center"/>
        <w:rPr>
          <w:del w:id="1502" w:author="dugalh" w:date="2018-08-01T19:27:00Z"/>
          <w:b w:val="0"/>
        </w:rPr>
      </w:pPr>
      <w:bookmarkStart w:id="1503" w:name="_Toc448324370"/>
      <w:bookmarkStart w:id="1504" w:name="_Toc520807806"/>
      <w:del w:id="1505"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8</w:delText>
        </w:r>
        <w:r w:rsidR="00F4774D" w:rsidRPr="00B44B64" w:rsidDel="00D5131F">
          <w:rPr>
            <w:b w:val="0"/>
            <w:bCs w:val="0"/>
          </w:rPr>
          <w:fldChar w:fldCharType="end"/>
        </w:r>
        <w:r w:rsidRPr="006C32D3" w:rsidDel="00D5131F">
          <w:rPr>
            <w:b w:val="0"/>
          </w:rPr>
          <w:delText xml:space="preserve">  Matjiesvlei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03"/>
        <w:bookmarkEnd w:id="1504"/>
      </w:del>
    </w:p>
    <w:p w14:paraId="0CE944BD" w14:textId="3C0BBB6F" w:rsidR="00D61588" w:rsidRPr="00B44B64" w:rsidDel="00D5131F" w:rsidRDefault="00D61588" w:rsidP="00D61588">
      <w:pPr>
        <w:rPr>
          <w:del w:id="1506" w:author="dugalh" w:date="2018-08-01T19:27:00Z"/>
        </w:rPr>
      </w:pPr>
    </w:p>
    <w:p w14:paraId="6BFEC12D" w14:textId="2A58E634" w:rsidR="00D61588" w:rsidRPr="00B44B64" w:rsidDel="00D5131F" w:rsidRDefault="00D9072B" w:rsidP="00D61588">
      <w:pPr>
        <w:rPr>
          <w:del w:id="1507" w:author="dugalh" w:date="2018-08-01T19:27:00Z"/>
        </w:rPr>
      </w:pPr>
      <w:del w:id="1508" w:author="dugalh" w:date="2018-08-01T19:27:00Z">
        <w:r w:rsidRPr="00B44B64" w:rsidDel="00D5131F">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2745D63B" w14:textId="095A644E" w:rsidR="00D61588" w:rsidRPr="006C32D3" w:rsidDel="00D5131F" w:rsidRDefault="00D61588" w:rsidP="00BC6A85">
      <w:pPr>
        <w:pStyle w:val="Caption"/>
        <w:jc w:val="center"/>
        <w:rPr>
          <w:del w:id="1509" w:author="dugalh" w:date="2018-08-01T19:27:00Z"/>
          <w:b w:val="0"/>
        </w:rPr>
      </w:pPr>
      <w:bookmarkStart w:id="1510" w:name="_Toc448324371"/>
      <w:bookmarkStart w:id="1511" w:name="_Toc520807807"/>
      <w:del w:id="1512"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9</w:delText>
        </w:r>
        <w:r w:rsidR="00F4774D" w:rsidRPr="00B44B64" w:rsidDel="00D5131F">
          <w:rPr>
            <w:b w:val="0"/>
            <w:bCs w:val="0"/>
          </w:rPr>
          <w:fldChar w:fldCharType="end"/>
        </w:r>
        <w:r w:rsidRPr="00B44B64" w:rsidDel="00D5131F">
          <w:delText xml:space="preserve">  </w:delText>
        </w:r>
        <w:r w:rsidRPr="006C32D3" w:rsidDel="00D5131F">
          <w:rPr>
            <w:b w:val="0"/>
          </w:rPr>
          <w:delText xml:space="preserve">Rooiberg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f</w:delText>
        </w:r>
        <w:r w:rsidRPr="006C32D3" w:rsidDel="00D5131F">
          <w:rPr>
            <w:b w:val="0"/>
          </w:rPr>
          <w:delText>ynbos mosaic)</w:delText>
        </w:r>
        <w:bookmarkEnd w:id="1510"/>
        <w:bookmarkEnd w:id="1511"/>
      </w:del>
    </w:p>
    <w:p w14:paraId="3D386B14" w14:textId="34948D11" w:rsidR="00D61588" w:rsidRPr="00B44B64" w:rsidDel="00D5131F" w:rsidRDefault="00D61588" w:rsidP="00D61588">
      <w:pPr>
        <w:rPr>
          <w:del w:id="1513" w:author="dugalh" w:date="2018-08-01T19:27:00Z"/>
        </w:rPr>
      </w:pPr>
    </w:p>
    <w:p w14:paraId="3870A958" w14:textId="5E3AC882" w:rsidR="00D61588" w:rsidRPr="00B44B64" w:rsidDel="00D5131F" w:rsidRDefault="009F2AC0" w:rsidP="006C32D3">
      <w:pPr>
        <w:keepNext/>
        <w:keepLines/>
        <w:jc w:val="center"/>
        <w:rPr>
          <w:del w:id="1514" w:author="dugalh" w:date="2018-08-01T19:27:00Z"/>
        </w:rPr>
      </w:pPr>
      <w:del w:id="1515" w:author="dugalh" w:date="2018-08-01T19:27:00Z">
        <w:r w:rsidRPr="00B44B64" w:rsidDel="00D5131F">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51D6EF5" w14:textId="75B211E1" w:rsidR="00D61588" w:rsidRPr="006C32D3" w:rsidDel="00D5131F" w:rsidRDefault="00D61588" w:rsidP="006C32D3">
      <w:pPr>
        <w:pStyle w:val="Caption"/>
        <w:jc w:val="center"/>
        <w:rPr>
          <w:del w:id="1516" w:author="dugalh" w:date="2018-08-01T19:27:00Z"/>
          <w:b w:val="0"/>
        </w:rPr>
      </w:pPr>
      <w:bookmarkStart w:id="1517" w:name="_Ref395293949"/>
      <w:bookmarkStart w:id="1518" w:name="_Toc448324372"/>
      <w:bookmarkStart w:id="1519" w:name="_Toc520807808"/>
      <w:commentRangeStart w:id="1520"/>
      <w:del w:id="1521"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10</w:delText>
        </w:r>
        <w:r w:rsidR="00F4774D" w:rsidRPr="00B44B64" w:rsidDel="00D5131F">
          <w:rPr>
            <w:b w:val="0"/>
            <w:bCs w:val="0"/>
          </w:rPr>
          <w:fldChar w:fldCharType="end"/>
        </w:r>
        <w:bookmarkEnd w:id="1517"/>
        <w:r w:rsidRPr="006C32D3" w:rsidDel="00D5131F">
          <w:rPr>
            <w:b w:val="0"/>
          </w:rPr>
          <w:delText xml:space="preserve">  </w:delText>
        </w:r>
        <w:commentRangeEnd w:id="1520"/>
        <w:r w:rsidR="000437B9" w:rsidDel="00D5131F">
          <w:rPr>
            <w:rStyle w:val="CommentReference"/>
            <w:b w:val="0"/>
            <w:bCs w:val="0"/>
          </w:rPr>
          <w:commentReference w:id="1520"/>
        </w:r>
        <w:r w:rsidRPr="006C32D3" w:rsidDel="00D5131F">
          <w:rPr>
            <w:b w:val="0"/>
          </w:rPr>
          <w:delText xml:space="preserve">Grootkop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s</w:delText>
        </w:r>
        <w:r w:rsidRPr="006C32D3" w:rsidDel="00D5131F">
          <w:rPr>
            <w:b w:val="0"/>
          </w:rPr>
          <w:delText>ucculent Karoo mosaic)</w:delText>
        </w:r>
        <w:bookmarkEnd w:id="1518"/>
        <w:bookmarkEnd w:id="1519"/>
      </w:del>
    </w:p>
    <w:p w14:paraId="65368C9C" w14:textId="77777777" w:rsidR="00D61588" w:rsidRPr="00B44B64" w:rsidRDefault="00D61588" w:rsidP="00D61588"/>
    <w:p w14:paraId="0C1CC606" w14:textId="7514A485" w:rsidR="00832542" w:rsidRPr="00B44B64" w:rsidRDefault="00832542" w:rsidP="003C7A4E">
      <w:pPr>
        <w:pStyle w:val="Heading1"/>
      </w:pPr>
      <w:commentRangeStart w:id="1522"/>
      <w:commentRangeStart w:id="1523"/>
      <w:r w:rsidRPr="00B44B64">
        <w:lastRenderedPageBreak/>
        <w:t>Discussion</w:t>
      </w:r>
      <w:commentRangeEnd w:id="1522"/>
      <w:r w:rsidR="004644C7">
        <w:rPr>
          <w:rStyle w:val="CommentReference"/>
          <w:b w:val="0"/>
          <w:bCs w:val="0"/>
          <w:iCs w:val="0"/>
        </w:rPr>
        <w:commentReference w:id="1522"/>
      </w:r>
      <w:commentRangeEnd w:id="1523"/>
      <w:r w:rsidR="007A1DF5">
        <w:rPr>
          <w:rStyle w:val="CommentReference"/>
          <w:b w:val="0"/>
          <w:bCs w:val="0"/>
          <w:iCs w:val="0"/>
        </w:rPr>
        <w:commentReference w:id="1523"/>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lastRenderedPageBreak/>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524" w:author="dugalh" w:date="2018-07-31T11:56:00Z">
        <w:r w:rsidR="00D96BFC">
          <w:t>The c</w:t>
        </w:r>
      </w:ins>
      <w:ins w:id="1525" w:author="dugalh" w:date="2018-07-31T11:55:00Z">
        <w:r w:rsidR="00D96BFC">
          <w:t>lassifier p</w:t>
        </w:r>
      </w:ins>
      <w:ins w:id="1526" w:author="dugalh" w:date="2018-07-31T11:54:00Z">
        <w:r w:rsidR="00D96BFC">
          <w:t xml:space="preserve">erformance variability </w:t>
        </w:r>
      </w:ins>
      <w:ins w:id="1527" w:author="dugalh" w:date="2018-07-31T11:55:00Z">
        <w:r w:rsidR="00D96BFC">
          <w:t>on</w:t>
        </w:r>
      </w:ins>
      <w:ins w:id="1528" w:author="dugalh" w:date="2018-07-31T11:54:00Z">
        <w:r w:rsidR="00D96BFC">
          <w:t xml:space="preserve"> the labeled pixel data</w:t>
        </w:r>
      </w:ins>
      <w:ins w:id="1529" w:author="dugalh" w:date="2018-07-31T11:53:00Z">
        <w:r w:rsidR="00D96BFC">
          <w:t xml:space="preserve"> </w:t>
        </w:r>
      </w:ins>
      <w:ins w:id="1530" w:author="dugalh" w:date="2018-07-31T11:55:00Z">
        <w:r w:rsidR="00D96BFC">
          <w:t xml:space="preserve">was low in general, </w:t>
        </w:r>
      </w:ins>
      <w:ins w:id="1531" w:author="dugalh" w:date="2018-07-31T11:56:00Z">
        <w:r w:rsidR="00D96BFC">
          <w:t xml:space="preserve">as evidenced by the standard errors in </w:t>
        </w:r>
        <w:r w:rsidR="00D96BFC" w:rsidRPr="00B44B64">
          <w:fldChar w:fldCharType="begin"/>
        </w:r>
        <w:r w:rsidR="00D96BFC" w:rsidRPr="00B44B64">
          <w:instrText xml:space="preserve"> REF _Ref394945112 \h  \* MERGEFORMAT </w:instrText>
        </w:r>
      </w:ins>
      <w:ins w:id="1532" w:author="dugalh" w:date="2018-07-31T11:56:00Z">
        <w:r w:rsidR="00D96BFC" w:rsidRPr="00B44B64">
          <w:fldChar w:fldCharType="separate"/>
        </w:r>
        <w:r w:rsidR="00D96BFC" w:rsidRPr="00B31736">
          <w:t xml:space="preserve">Table </w:t>
        </w:r>
        <w:r w:rsidR="00D96BFC" w:rsidRPr="00B31736">
          <w:rPr>
            <w:noProof/>
          </w:rPr>
          <w:t>7</w:t>
        </w:r>
        <w:r w:rsidR="00D96BFC" w:rsidRPr="00B44B64">
          <w:fldChar w:fldCharType="end"/>
        </w:r>
      </w:ins>
      <w:ins w:id="1533" w:author="dugalh" w:date="2018-07-31T12:24:00Z">
        <w:r w:rsidR="00CD3CB8">
          <w:t>, with t</w:t>
        </w:r>
      </w:ins>
      <w:ins w:id="1534" w:author="dugalh" w:date="2018-07-31T11:56:00Z">
        <w:r w:rsidR="00D96BFC">
          <w:t xml:space="preserve">he SVM </w:t>
        </w:r>
      </w:ins>
      <w:ins w:id="1535" w:author="dugalh" w:date="2018-07-31T12:24:00Z">
        <w:r w:rsidR="00CD3CB8">
          <w:t>producing the highest variability of the tested classifiers</w:t>
        </w:r>
      </w:ins>
      <w:ins w:id="1536"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w:t>
      </w:r>
      <w:r w:rsidRPr="00B44B64">
        <w:lastRenderedPageBreak/>
        <w:t xml:space="preserve">account, the decision tree was selected as the final classifier.  It has the best </w:t>
      </w:r>
      <w:r w:rsidR="00596E0C" w:rsidRPr="00B44B64">
        <w:t>canopy</w:t>
      </w:r>
      <w:r w:rsidR="00FA2071" w:rsidRPr="00B44B64">
        <w:t>-cover</w:t>
      </w:r>
      <w:r w:rsidRPr="00B44B64">
        <w:t xml:space="preserve"> performance and is </w:t>
      </w:r>
      <w:commentRangeStart w:id="1537"/>
      <w:r w:rsidRPr="00B44B64">
        <w:t xml:space="preserve">the </w:t>
      </w:r>
      <w:del w:id="1538" w:author="dugalh" w:date="2018-07-30T23:09:00Z">
        <w:r w:rsidRPr="00B44B64" w:rsidDel="00F41037">
          <w:delText xml:space="preserve">second </w:delText>
        </w:r>
      </w:del>
      <w:r w:rsidRPr="00B44B64">
        <w:t>fastest option</w:t>
      </w:r>
      <w:ins w:id="1539" w:author="dugalh" w:date="2018-07-31T11:51:00Z">
        <w:r w:rsidR="00585595">
          <w:t xml:space="preserve"> (see </w:t>
        </w:r>
        <w:r w:rsidR="00585595">
          <w:fldChar w:fldCharType="begin"/>
        </w:r>
        <w:r w:rsidR="00585595">
          <w:instrText xml:space="preserve"> REF _Ref520753869 \h </w:instrText>
        </w:r>
      </w:ins>
      <w:r w:rsidR="00585595">
        <w:fldChar w:fldCharType="separate"/>
      </w:r>
      <w:ins w:id="1540" w:author="dugalh" w:date="2018-07-31T11:51:00Z">
        <w:r w:rsidR="00585595">
          <w:t xml:space="preserve">Table </w:t>
        </w:r>
        <w:r w:rsidR="00585595">
          <w:rPr>
            <w:noProof/>
          </w:rPr>
          <w:t>8</w:t>
        </w:r>
        <w:r w:rsidR="00585595">
          <w:fldChar w:fldCharType="end"/>
        </w:r>
        <w:r w:rsidR="00585595">
          <w:t>)</w:t>
        </w:r>
      </w:ins>
      <w:del w:id="1541"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commentRangeEnd w:id="1537"/>
      <w:r w:rsidR="00F41037">
        <w:rPr>
          <w:rStyle w:val="CommentReference"/>
        </w:rPr>
        <w:commentReference w:id="1537"/>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0AAE8863"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w:t>
      </w:r>
      <w:del w:id="1542" w:author="dugalh" w:date="2018-08-02T13:34:00Z">
        <w:r w:rsidR="00D52290" w:rsidRPr="00B44B64" w:rsidDel="00792A2A">
          <w:delText xml:space="preserve">to </w:delText>
        </w:r>
        <w:r w:rsidR="00D52290" w:rsidRPr="00B44B64" w:rsidDel="00792A2A">
          <w:fldChar w:fldCharType="begin"/>
        </w:r>
        <w:r w:rsidR="00D52290" w:rsidRPr="00B44B64" w:rsidDel="00792A2A">
          <w:delInstrText xml:space="preserve"> REF _Ref395293949 \h  \* MERGEFORMAT </w:delInstrText>
        </w:r>
        <w:r w:rsidR="00D52290" w:rsidRPr="00B44B64" w:rsidDel="00792A2A">
          <w:fldChar w:fldCharType="separate"/>
        </w:r>
        <w:r w:rsidR="00B31736" w:rsidRPr="00B44B64" w:rsidDel="00792A2A">
          <w:delText>Fig</w:delText>
        </w:r>
        <w:r w:rsidR="00B31736" w:rsidDel="00792A2A">
          <w:delText>.</w:delText>
        </w:r>
        <w:r w:rsidR="00B31736" w:rsidRPr="00B44B64" w:rsidDel="00792A2A">
          <w:rPr>
            <w:noProof/>
          </w:rPr>
          <w:delText xml:space="preserve"> </w:delText>
        </w:r>
        <w:r w:rsidR="00B31736" w:rsidDel="00792A2A">
          <w:rPr>
            <w:noProof/>
          </w:rPr>
          <w:delText>10</w:delText>
        </w:r>
        <w:r w:rsidR="00D52290" w:rsidRPr="00B44B64" w:rsidDel="00792A2A">
          <w:fldChar w:fldCharType="end"/>
        </w:r>
        <w:r w:rsidR="00D52290" w:rsidRPr="00B44B64" w:rsidDel="00792A2A">
          <w:delText xml:space="preserve"> </w:delText>
        </w:r>
      </w:del>
      <w:r w:rsidR="00D52290" w:rsidRPr="00B44B64">
        <w:t>show</w:t>
      </w:r>
      <w:ins w:id="1543" w:author="dugalh" w:date="2018-08-02T13:34:00Z">
        <w:r w:rsidR="00792A2A">
          <w:t>s</w:t>
        </w:r>
      </w:ins>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ins w:id="1544" w:author="dugalh" w:date="2018-07-31T13:06:00Z">
        <w:r w:rsidR="00955429">
          <w:t>elevation</w:t>
        </w:r>
      </w:ins>
      <w:ins w:id="1545"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546" w:author="dugalh" w:date="2018-07-31T12:56:00Z">
        <w:r w:rsidR="008F3AD0">
          <w:t xml:space="preserve"> and </w:t>
        </w:r>
      </w:ins>
      <w:ins w:id="1547" w:author="dugalh" w:date="2018-07-31T13:07:00Z">
        <w:r w:rsidR="00955429">
          <w:t>Su</w:t>
        </w:r>
        <w:r w:rsidR="00955429">
          <w:fldChar w:fldCharType="begin" w:fldLock="1"/>
        </w:r>
      </w:ins>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ins w:id="1548"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bookmarkStart w:id="1549" w:name="_GoBack"/>
      <w:bookmarkEnd w:id="1549"/>
    </w:p>
    <w:p w14:paraId="78BD342E" w14:textId="1CAC33A7" w:rsidR="00D61588" w:rsidRPr="00B44B64" w:rsidRDefault="00D3757C" w:rsidP="00D3757C">
      <w:pPr>
        <w:pStyle w:val="Heading1"/>
      </w:pPr>
      <w:r w:rsidRPr="00B44B64">
        <w:lastRenderedPageBreak/>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rPr>
          <w:ins w:id="1550"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rPr>
          <w:ins w:id="1551" w:author="dugalh" w:date="2018-07-31T13:41:00Z"/>
        </w:rPr>
      </w:pPr>
    </w:p>
    <w:p w14:paraId="0C8B05DE" w14:textId="7E1827FE" w:rsidR="00BC6A85" w:rsidRDefault="00BC6A85" w:rsidP="00BC6A85">
      <w:pPr>
        <w:pStyle w:val="Heading2"/>
        <w:numPr>
          <w:ilvl w:val="0"/>
          <w:numId w:val="0"/>
        </w:numPr>
        <w:rPr>
          <w:ins w:id="1552" w:author="dugalh" w:date="2018-07-31T13:38:00Z"/>
        </w:rPr>
      </w:pPr>
      <w:ins w:id="1553" w:author="dugalh" w:date="2018-07-31T13:41:00Z">
        <w:r>
          <w:t>Table of Figures</w:t>
        </w:r>
      </w:ins>
    </w:p>
    <w:p w14:paraId="2DFF03C7" w14:textId="77777777" w:rsidR="00BC6A85" w:rsidRDefault="00BC6A85">
      <w:pPr>
        <w:pStyle w:val="TableofFigures"/>
        <w:tabs>
          <w:tab w:val="right" w:leader="dot" w:pos="9016"/>
        </w:tabs>
        <w:rPr>
          <w:ins w:id="1554" w:author="dugalh" w:date="2018-07-31T13:41:00Z"/>
          <w:rFonts w:asciiTheme="minorHAnsi" w:eastAsiaTheme="minorEastAsia" w:hAnsiTheme="minorHAnsi" w:cstheme="minorBidi"/>
          <w:noProof/>
          <w:sz w:val="22"/>
          <w:szCs w:val="22"/>
          <w:lang w:val="en-GB" w:eastAsia="en-GB"/>
        </w:rPr>
      </w:pPr>
      <w:ins w:id="1555" w:author="dugalh" w:date="2018-07-31T13:41:00Z">
        <w:r>
          <w:fldChar w:fldCharType="begin"/>
        </w:r>
        <w:r>
          <w:instrText xml:space="preserve"> TOC \c "Figure" </w:instrText>
        </w:r>
      </w:ins>
      <w:r>
        <w:fldChar w:fldCharType="separate"/>
      </w:r>
      <w:ins w:id="1556" w:author="dugalh" w:date="2018-07-31T13:41:00Z">
        <w:r>
          <w:rPr>
            <w:noProof/>
          </w:rPr>
          <w:t xml:space="preserve">Fig. 1  </w:t>
        </w:r>
        <w:r w:rsidRPr="00F21429">
          <w:rPr>
            <w:noProof/>
          </w:rPr>
          <w:t>Little Karoo study area</w:t>
        </w:r>
        <w:r>
          <w:rPr>
            <w:noProof/>
          </w:rPr>
          <w:tab/>
        </w:r>
        <w:r>
          <w:rPr>
            <w:noProof/>
          </w:rPr>
          <w:fldChar w:fldCharType="begin"/>
        </w:r>
        <w:r>
          <w:rPr>
            <w:noProof/>
          </w:rPr>
          <w:instrText xml:space="preserve"> PAGEREF _Toc520807799 \h </w:instrText>
        </w:r>
      </w:ins>
      <w:r>
        <w:rPr>
          <w:noProof/>
        </w:rPr>
      </w:r>
      <w:r>
        <w:rPr>
          <w:noProof/>
        </w:rPr>
        <w:fldChar w:fldCharType="separate"/>
      </w:r>
      <w:ins w:id="1557" w:author="dugalh" w:date="2018-07-31T13:41:00Z">
        <w:r>
          <w:rPr>
            <w:noProof/>
          </w:rPr>
          <w:t>6</w:t>
        </w:r>
        <w:r>
          <w:rPr>
            <w:noProof/>
          </w:rPr>
          <w:fldChar w:fldCharType="end"/>
        </w:r>
      </w:ins>
    </w:p>
    <w:p w14:paraId="2B40B8A5" w14:textId="77777777" w:rsidR="00BC6A85" w:rsidRDefault="00BC6A85">
      <w:pPr>
        <w:pStyle w:val="TableofFigures"/>
        <w:tabs>
          <w:tab w:val="right" w:leader="dot" w:pos="9016"/>
        </w:tabs>
        <w:rPr>
          <w:ins w:id="1558" w:author="dugalh" w:date="2018-07-31T13:41:00Z"/>
          <w:rFonts w:asciiTheme="minorHAnsi" w:eastAsiaTheme="minorEastAsia" w:hAnsiTheme="minorHAnsi" w:cstheme="minorBidi"/>
          <w:noProof/>
          <w:sz w:val="22"/>
          <w:szCs w:val="22"/>
          <w:lang w:val="en-GB" w:eastAsia="en-GB"/>
        </w:rPr>
      </w:pPr>
      <w:ins w:id="1559" w:author="dugalh" w:date="2018-07-31T13:41:00Z">
        <w:r>
          <w:rPr>
            <w:noProof/>
          </w:rPr>
          <w:t>Fig. 3</w:t>
        </w:r>
        <w:r w:rsidRPr="00F21429">
          <w:rPr>
            <w:noProof/>
          </w:rPr>
          <w:t xml:space="preserve">  Study area spekboom habitats and field ground truth sites</w:t>
        </w:r>
        <w:r>
          <w:rPr>
            <w:noProof/>
          </w:rPr>
          <w:tab/>
        </w:r>
        <w:r>
          <w:rPr>
            <w:noProof/>
          </w:rPr>
          <w:fldChar w:fldCharType="begin"/>
        </w:r>
        <w:r>
          <w:rPr>
            <w:noProof/>
          </w:rPr>
          <w:instrText xml:space="preserve"> PAGEREF _Toc520807800 \h </w:instrText>
        </w:r>
      </w:ins>
      <w:r>
        <w:rPr>
          <w:noProof/>
        </w:rPr>
      </w:r>
      <w:r>
        <w:rPr>
          <w:noProof/>
        </w:rPr>
        <w:fldChar w:fldCharType="separate"/>
      </w:r>
      <w:ins w:id="1560" w:author="dugalh" w:date="2018-07-31T13:41:00Z">
        <w:r>
          <w:rPr>
            <w:noProof/>
          </w:rPr>
          <w:t>8</w:t>
        </w:r>
        <w:r>
          <w:rPr>
            <w:noProof/>
          </w:rPr>
          <w:fldChar w:fldCharType="end"/>
        </w:r>
      </w:ins>
    </w:p>
    <w:p w14:paraId="6CF85320" w14:textId="77777777" w:rsidR="00BC6A85" w:rsidRDefault="00BC6A85">
      <w:pPr>
        <w:pStyle w:val="TableofFigures"/>
        <w:tabs>
          <w:tab w:val="right" w:leader="dot" w:pos="9016"/>
        </w:tabs>
        <w:rPr>
          <w:ins w:id="1561" w:author="dugalh" w:date="2018-07-31T13:41:00Z"/>
          <w:rFonts w:asciiTheme="minorHAnsi" w:eastAsiaTheme="minorEastAsia" w:hAnsiTheme="minorHAnsi" w:cstheme="minorBidi"/>
          <w:noProof/>
          <w:sz w:val="22"/>
          <w:szCs w:val="22"/>
          <w:lang w:val="en-GB" w:eastAsia="en-GB"/>
        </w:rPr>
      </w:pPr>
      <w:ins w:id="1562" w:author="dugalh" w:date="2018-07-31T13:41:00Z">
        <w:r>
          <w:rPr>
            <w:noProof/>
            <w:lang w:eastAsia="en-ZA"/>
          </w:rPr>
          <w:t>Fig.</w:t>
        </w:r>
        <w:r>
          <w:rPr>
            <w:noProof/>
          </w:rPr>
          <w:t xml:space="preserve"> 4  </w:t>
        </w:r>
        <w:r w:rsidRPr="00F21429">
          <w:rPr>
            <w:noProof/>
          </w:rPr>
          <w:t>Matjiesvlei2 canopy-cover ground truth site</w:t>
        </w:r>
        <w:r>
          <w:rPr>
            <w:noProof/>
          </w:rPr>
          <w:tab/>
        </w:r>
        <w:r>
          <w:rPr>
            <w:noProof/>
          </w:rPr>
          <w:fldChar w:fldCharType="begin"/>
        </w:r>
        <w:r>
          <w:rPr>
            <w:noProof/>
          </w:rPr>
          <w:instrText xml:space="preserve"> PAGEREF _Toc520807801 \h </w:instrText>
        </w:r>
      </w:ins>
      <w:r>
        <w:rPr>
          <w:noProof/>
        </w:rPr>
      </w:r>
      <w:r>
        <w:rPr>
          <w:noProof/>
        </w:rPr>
        <w:fldChar w:fldCharType="separate"/>
      </w:r>
      <w:ins w:id="1563" w:author="dugalh" w:date="2018-07-31T13:41:00Z">
        <w:r>
          <w:rPr>
            <w:noProof/>
          </w:rPr>
          <w:t>9</w:t>
        </w:r>
        <w:r>
          <w:rPr>
            <w:noProof/>
          </w:rPr>
          <w:fldChar w:fldCharType="end"/>
        </w:r>
      </w:ins>
    </w:p>
    <w:p w14:paraId="0D99F3E1" w14:textId="77777777" w:rsidR="00BC6A85" w:rsidRDefault="00BC6A85">
      <w:pPr>
        <w:pStyle w:val="TableofFigures"/>
        <w:tabs>
          <w:tab w:val="right" w:leader="dot" w:pos="9016"/>
        </w:tabs>
        <w:rPr>
          <w:ins w:id="1564" w:author="dugalh" w:date="2018-07-31T13:41:00Z"/>
          <w:rFonts w:asciiTheme="minorHAnsi" w:eastAsiaTheme="minorEastAsia" w:hAnsiTheme="minorHAnsi" w:cstheme="minorBidi"/>
          <w:noProof/>
          <w:sz w:val="22"/>
          <w:szCs w:val="22"/>
          <w:lang w:val="en-GB" w:eastAsia="en-GB"/>
        </w:rPr>
      </w:pPr>
      <w:ins w:id="1565" w:author="dugalh" w:date="2018-07-31T13:41:00Z">
        <w:r>
          <w:rPr>
            <w:noProof/>
          </w:rPr>
          <w:t>Fig. 5</w:t>
        </w:r>
        <w:r w:rsidRPr="00F21429">
          <w:rPr>
            <w:noProof/>
          </w:rPr>
          <w:t xml:space="preserve">  Example image class labels</w:t>
        </w:r>
        <w:r>
          <w:rPr>
            <w:noProof/>
          </w:rPr>
          <w:tab/>
        </w:r>
        <w:r>
          <w:rPr>
            <w:noProof/>
          </w:rPr>
          <w:fldChar w:fldCharType="begin"/>
        </w:r>
        <w:r>
          <w:rPr>
            <w:noProof/>
          </w:rPr>
          <w:instrText xml:space="preserve"> PAGEREF _Toc520807802 \h </w:instrText>
        </w:r>
      </w:ins>
      <w:r>
        <w:rPr>
          <w:noProof/>
        </w:rPr>
      </w:r>
      <w:r>
        <w:rPr>
          <w:noProof/>
        </w:rPr>
        <w:fldChar w:fldCharType="separate"/>
      </w:r>
      <w:ins w:id="1566" w:author="dugalh" w:date="2018-07-31T13:41:00Z">
        <w:r>
          <w:rPr>
            <w:noProof/>
          </w:rPr>
          <w:t>11</w:t>
        </w:r>
        <w:r>
          <w:rPr>
            <w:noProof/>
          </w:rPr>
          <w:fldChar w:fldCharType="end"/>
        </w:r>
      </w:ins>
    </w:p>
    <w:p w14:paraId="662DBEF3" w14:textId="77777777" w:rsidR="00BC6A85" w:rsidRDefault="00BC6A85">
      <w:pPr>
        <w:pStyle w:val="TableofFigures"/>
        <w:tabs>
          <w:tab w:val="right" w:leader="dot" w:pos="9016"/>
        </w:tabs>
        <w:rPr>
          <w:ins w:id="1567" w:author="dugalh" w:date="2018-07-31T13:41:00Z"/>
          <w:rFonts w:asciiTheme="minorHAnsi" w:eastAsiaTheme="minorEastAsia" w:hAnsiTheme="minorHAnsi" w:cstheme="minorBidi"/>
          <w:noProof/>
          <w:sz w:val="22"/>
          <w:szCs w:val="22"/>
          <w:lang w:val="en-GB" w:eastAsia="en-GB"/>
        </w:rPr>
      </w:pPr>
      <w:ins w:id="1568" w:author="dugalh" w:date="2018-07-31T13:41:00Z">
        <w:r>
          <w:rPr>
            <w:noProof/>
          </w:rPr>
          <w:t>Fig. 2  MODIS and DMC RSR’s</w:t>
        </w:r>
        <w:r>
          <w:rPr>
            <w:noProof/>
          </w:rPr>
          <w:tab/>
        </w:r>
        <w:r>
          <w:rPr>
            <w:noProof/>
          </w:rPr>
          <w:fldChar w:fldCharType="begin"/>
        </w:r>
        <w:r>
          <w:rPr>
            <w:noProof/>
          </w:rPr>
          <w:instrText xml:space="preserve"> PAGEREF _Toc520807803 \h </w:instrText>
        </w:r>
      </w:ins>
      <w:r>
        <w:rPr>
          <w:noProof/>
        </w:rPr>
      </w:r>
      <w:r>
        <w:rPr>
          <w:noProof/>
        </w:rPr>
        <w:fldChar w:fldCharType="separate"/>
      </w:r>
      <w:ins w:id="1569" w:author="dugalh" w:date="2018-07-31T13:41:00Z">
        <w:r>
          <w:rPr>
            <w:noProof/>
          </w:rPr>
          <w:t>12</w:t>
        </w:r>
        <w:r>
          <w:rPr>
            <w:noProof/>
          </w:rPr>
          <w:fldChar w:fldCharType="end"/>
        </w:r>
      </w:ins>
    </w:p>
    <w:p w14:paraId="040363AC" w14:textId="77777777" w:rsidR="00BC6A85" w:rsidRDefault="00BC6A85">
      <w:pPr>
        <w:pStyle w:val="TableofFigures"/>
        <w:tabs>
          <w:tab w:val="right" w:leader="dot" w:pos="9016"/>
        </w:tabs>
        <w:rPr>
          <w:ins w:id="1570" w:author="dugalh" w:date="2018-07-31T13:41:00Z"/>
          <w:rFonts w:asciiTheme="minorHAnsi" w:eastAsiaTheme="minorEastAsia" w:hAnsiTheme="minorHAnsi" w:cstheme="minorBidi"/>
          <w:noProof/>
          <w:sz w:val="22"/>
          <w:szCs w:val="22"/>
          <w:lang w:val="en-GB" w:eastAsia="en-GB"/>
        </w:rPr>
      </w:pPr>
      <w:ins w:id="1571" w:author="dugalh" w:date="2018-07-31T13:41:00Z">
        <w:r>
          <w:rPr>
            <w:noProof/>
          </w:rPr>
          <w:t>Fig. 6</w:t>
        </w:r>
        <w:r w:rsidRPr="00F21429">
          <w:rPr>
            <w:noProof/>
          </w:rPr>
          <w:t xml:space="preserve">  Clustering of correlated features</w:t>
        </w:r>
        <w:r>
          <w:rPr>
            <w:noProof/>
          </w:rPr>
          <w:tab/>
        </w:r>
        <w:r>
          <w:rPr>
            <w:noProof/>
          </w:rPr>
          <w:fldChar w:fldCharType="begin"/>
        </w:r>
        <w:r>
          <w:rPr>
            <w:noProof/>
          </w:rPr>
          <w:instrText xml:space="preserve"> PAGEREF _Toc520807804 \h </w:instrText>
        </w:r>
      </w:ins>
      <w:r>
        <w:rPr>
          <w:noProof/>
        </w:rPr>
      </w:r>
      <w:r>
        <w:rPr>
          <w:noProof/>
        </w:rPr>
        <w:fldChar w:fldCharType="separate"/>
      </w:r>
      <w:ins w:id="1572" w:author="dugalh" w:date="2018-07-31T13:41:00Z">
        <w:r>
          <w:rPr>
            <w:noProof/>
          </w:rPr>
          <w:t>21</w:t>
        </w:r>
        <w:r>
          <w:rPr>
            <w:noProof/>
          </w:rPr>
          <w:fldChar w:fldCharType="end"/>
        </w:r>
      </w:ins>
    </w:p>
    <w:p w14:paraId="11136679" w14:textId="77777777" w:rsidR="00BC6A85" w:rsidRDefault="00BC6A85">
      <w:pPr>
        <w:pStyle w:val="TableofFigures"/>
        <w:tabs>
          <w:tab w:val="right" w:leader="dot" w:pos="9016"/>
        </w:tabs>
        <w:rPr>
          <w:ins w:id="1573" w:author="dugalh" w:date="2018-07-31T13:41:00Z"/>
          <w:rFonts w:asciiTheme="minorHAnsi" w:eastAsiaTheme="minorEastAsia" w:hAnsiTheme="minorHAnsi" w:cstheme="minorBidi"/>
          <w:noProof/>
          <w:sz w:val="22"/>
          <w:szCs w:val="22"/>
          <w:lang w:val="en-GB" w:eastAsia="en-GB"/>
        </w:rPr>
      </w:pPr>
      <w:ins w:id="1574" w:author="dugalh" w:date="2018-07-31T13:41:00Z">
        <w:r>
          <w:rPr>
            <w:noProof/>
          </w:rPr>
          <w:t>Fig. 7</w:t>
        </w:r>
        <w:r w:rsidRPr="00F21429">
          <w:rPr>
            <w:noProof/>
          </w:rPr>
          <w:t xml:space="preserve">  Groenfontein classification (Habitat: valley thicket with spekboom)</w:t>
        </w:r>
        <w:r>
          <w:rPr>
            <w:noProof/>
          </w:rPr>
          <w:tab/>
        </w:r>
        <w:r>
          <w:rPr>
            <w:noProof/>
          </w:rPr>
          <w:fldChar w:fldCharType="begin"/>
        </w:r>
        <w:r>
          <w:rPr>
            <w:noProof/>
          </w:rPr>
          <w:instrText xml:space="preserve"> PAGEREF _Toc520807805 \h </w:instrText>
        </w:r>
      </w:ins>
      <w:r>
        <w:rPr>
          <w:noProof/>
        </w:rPr>
      </w:r>
      <w:r>
        <w:rPr>
          <w:noProof/>
        </w:rPr>
        <w:fldChar w:fldCharType="separate"/>
      </w:r>
      <w:ins w:id="1575" w:author="dugalh" w:date="2018-07-31T13:41:00Z">
        <w:r>
          <w:rPr>
            <w:noProof/>
          </w:rPr>
          <w:t>26</w:t>
        </w:r>
        <w:r>
          <w:rPr>
            <w:noProof/>
          </w:rPr>
          <w:fldChar w:fldCharType="end"/>
        </w:r>
      </w:ins>
    </w:p>
    <w:p w14:paraId="304EF125" w14:textId="77777777" w:rsidR="00BC6A85" w:rsidRDefault="00BC6A85">
      <w:pPr>
        <w:pStyle w:val="TableofFigures"/>
        <w:tabs>
          <w:tab w:val="right" w:leader="dot" w:pos="9016"/>
        </w:tabs>
        <w:rPr>
          <w:ins w:id="1576" w:author="dugalh" w:date="2018-07-31T13:41:00Z"/>
          <w:rFonts w:asciiTheme="minorHAnsi" w:eastAsiaTheme="minorEastAsia" w:hAnsiTheme="minorHAnsi" w:cstheme="minorBidi"/>
          <w:noProof/>
          <w:sz w:val="22"/>
          <w:szCs w:val="22"/>
          <w:lang w:val="en-GB" w:eastAsia="en-GB"/>
        </w:rPr>
      </w:pPr>
      <w:ins w:id="1577" w:author="dugalh" w:date="2018-07-31T13:41:00Z">
        <w:r>
          <w:rPr>
            <w:noProof/>
          </w:rPr>
          <w:t>Fig. 8</w:t>
        </w:r>
        <w:r w:rsidRPr="00F21429">
          <w:rPr>
            <w:noProof/>
          </w:rPr>
          <w:t xml:space="preserve">  Matjiesvlei classification (Habitat: arid thicket with spekboom)</w:t>
        </w:r>
        <w:r>
          <w:rPr>
            <w:noProof/>
          </w:rPr>
          <w:tab/>
        </w:r>
        <w:r>
          <w:rPr>
            <w:noProof/>
          </w:rPr>
          <w:fldChar w:fldCharType="begin"/>
        </w:r>
        <w:r>
          <w:rPr>
            <w:noProof/>
          </w:rPr>
          <w:instrText xml:space="preserve"> PAGEREF _Toc520807806 \h </w:instrText>
        </w:r>
      </w:ins>
      <w:r>
        <w:rPr>
          <w:noProof/>
        </w:rPr>
      </w:r>
      <w:r>
        <w:rPr>
          <w:noProof/>
        </w:rPr>
        <w:fldChar w:fldCharType="separate"/>
      </w:r>
      <w:ins w:id="1578" w:author="dugalh" w:date="2018-07-31T13:41:00Z">
        <w:r>
          <w:rPr>
            <w:noProof/>
          </w:rPr>
          <w:t>26</w:t>
        </w:r>
        <w:r>
          <w:rPr>
            <w:noProof/>
          </w:rPr>
          <w:fldChar w:fldCharType="end"/>
        </w:r>
      </w:ins>
    </w:p>
    <w:p w14:paraId="5F85F354" w14:textId="77777777" w:rsidR="00BC6A85" w:rsidRDefault="00BC6A85">
      <w:pPr>
        <w:pStyle w:val="TableofFigures"/>
        <w:tabs>
          <w:tab w:val="right" w:leader="dot" w:pos="9016"/>
        </w:tabs>
        <w:rPr>
          <w:ins w:id="1579" w:author="dugalh" w:date="2018-07-31T13:41:00Z"/>
          <w:rFonts w:asciiTheme="minorHAnsi" w:eastAsiaTheme="minorEastAsia" w:hAnsiTheme="minorHAnsi" w:cstheme="minorBidi"/>
          <w:noProof/>
          <w:sz w:val="22"/>
          <w:szCs w:val="22"/>
          <w:lang w:val="en-GB" w:eastAsia="en-GB"/>
        </w:rPr>
      </w:pPr>
      <w:ins w:id="1580" w:author="dugalh" w:date="2018-07-31T13:41:00Z">
        <w:r>
          <w:rPr>
            <w:noProof/>
          </w:rPr>
          <w:t xml:space="preserve">Fig. 9  </w:t>
        </w:r>
        <w:r w:rsidRPr="00F21429">
          <w:rPr>
            <w:noProof/>
          </w:rPr>
          <w:t>Rooiberg classification (Habitat: arid thicket with spekboom and fynbos mosaic)</w:t>
        </w:r>
        <w:r>
          <w:rPr>
            <w:noProof/>
          </w:rPr>
          <w:tab/>
        </w:r>
        <w:r>
          <w:rPr>
            <w:noProof/>
          </w:rPr>
          <w:fldChar w:fldCharType="begin"/>
        </w:r>
        <w:r>
          <w:rPr>
            <w:noProof/>
          </w:rPr>
          <w:instrText xml:space="preserve"> PAGEREF _Toc520807807 \h </w:instrText>
        </w:r>
      </w:ins>
      <w:r>
        <w:rPr>
          <w:noProof/>
        </w:rPr>
      </w:r>
      <w:r>
        <w:rPr>
          <w:noProof/>
        </w:rPr>
        <w:fldChar w:fldCharType="separate"/>
      </w:r>
      <w:ins w:id="1581" w:author="dugalh" w:date="2018-07-31T13:41:00Z">
        <w:r>
          <w:rPr>
            <w:noProof/>
          </w:rPr>
          <w:t>27</w:t>
        </w:r>
        <w:r>
          <w:rPr>
            <w:noProof/>
          </w:rPr>
          <w:fldChar w:fldCharType="end"/>
        </w:r>
      </w:ins>
    </w:p>
    <w:p w14:paraId="30D4C405" w14:textId="77777777" w:rsidR="00BC6A85" w:rsidRDefault="00BC6A85">
      <w:pPr>
        <w:pStyle w:val="TableofFigures"/>
        <w:tabs>
          <w:tab w:val="right" w:leader="dot" w:pos="9016"/>
        </w:tabs>
        <w:rPr>
          <w:ins w:id="1582" w:author="dugalh" w:date="2018-07-31T13:41:00Z"/>
          <w:rFonts w:asciiTheme="minorHAnsi" w:eastAsiaTheme="minorEastAsia" w:hAnsiTheme="minorHAnsi" w:cstheme="minorBidi"/>
          <w:noProof/>
          <w:sz w:val="22"/>
          <w:szCs w:val="22"/>
          <w:lang w:val="en-GB" w:eastAsia="en-GB"/>
        </w:rPr>
      </w:pPr>
      <w:ins w:id="1583" w:author="dugalh" w:date="2018-07-31T13:41:00Z">
        <w:r>
          <w:rPr>
            <w:noProof/>
          </w:rPr>
          <w:lastRenderedPageBreak/>
          <w:t>Fig. 10</w:t>
        </w:r>
        <w:r w:rsidRPr="00F21429">
          <w:rPr>
            <w:noProof/>
          </w:rPr>
          <w:t xml:space="preserve">  Grootkop classification (Habitat: arid thicket with spekboom and succulent Karoo mosaic)</w:t>
        </w:r>
        <w:r>
          <w:rPr>
            <w:noProof/>
          </w:rPr>
          <w:tab/>
        </w:r>
        <w:r>
          <w:rPr>
            <w:noProof/>
          </w:rPr>
          <w:fldChar w:fldCharType="begin"/>
        </w:r>
        <w:r>
          <w:rPr>
            <w:noProof/>
          </w:rPr>
          <w:instrText xml:space="preserve"> PAGEREF _Toc520807808 \h </w:instrText>
        </w:r>
      </w:ins>
      <w:r>
        <w:rPr>
          <w:noProof/>
        </w:rPr>
      </w:r>
      <w:r>
        <w:rPr>
          <w:noProof/>
        </w:rPr>
        <w:fldChar w:fldCharType="separate"/>
      </w:r>
      <w:ins w:id="1584" w:author="dugalh" w:date="2018-07-31T13:41:00Z">
        <w:r>
          <w:rPr>
            <w:noProof/>
          </w:rPr>
          <w:t>27</w:t>
        </w:r>
        <w:r>
          <w:rPr>
            <w:noProof/>
          </w:rPr>
          <w:fldChar w:fldCharType="end"/>
        </w:r>
      </w:ins>
    </w:p>
    <w:p w14:paraId="3FB750A4" w14:textId="0F563766" w:rsidR="00BC6A85" w:rsidRPr="00B44B64" w:rsidRDefault="00BC6A85" w:rsidP="00AC1022">
      <w:pPr>
        <w:pStyle w:val="BodyTextIndented"/>
      </w:pPr>
      <w:ins w:id="1585" w:author="dugalh" w:date="2018-07-31T13:41:00Z">
        <w:r>
          <w:fldChar w:fldCharType="end"/>
        </w:r>
      </w:ins>
    </w:p>
    <w:bookmarkEnd w:id="838"/>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2"/>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792A2A" w:rsidRDefault="00792A2A">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dugalh" w:date="2018-07-31T15:18:00Z" w:initials="dh">
    <w:p w14:paraId="3D8F1ABF" w14:textId="6643F4EF" w:rsidR="00792A2A" w:rsidRDefault="00792A2A" w:rsidP="002453B4">
      <w:pPr>
        <w:pStyle w:val="CommentText"/>
        <w:rPr>
          <w:rStyle w:val="CommentReference"/>
        </w:rPr>
      </w:pPr>
      <w:r>
        <w:rPr>
          <w:rStyle w:val="CommentReference"/>
        </w:rPr>
        <w:annotationRef/>
      </w:r>
      <w:r>
        <w:rPr>
          <w:rStyle w:val="CommentReference"/>
        </w:rPr>
        <w:t xml:space="preserve">There was already some justification for VHR in the intro, but I have added / clarified below.  </w:t>
      </w:r>
    </w:p>
    <w:p w14:paraId="2BA4A468" w14:textId="77777777" w:rsidR="00792A2A" w:rsidRDefault="00792A2A" w:rsidP="002453B4">
      <w:pPr>
        <w:pStyle w:val="CommentText"/>
        <w:rPr>
          <w:rStyle w:val="CommentReference"/>
        </w:rPr>
      </w:pPr>
    </w:p>
    <w:p w14:paraId="74CAAC84" w14:textId="7257F043" w:rsidR="00792A2A" w:rsidRDefault="00792A2A" w:rsidP="002453B4">
      <w:pPr>
        <w:pStyle w:val="CommentText"/>
      </w:pPr>
      <w:r>
        <w:rPr>
          <w:rStyle w:val="CommentReference"/>
        </w:rPr>
        <w:t>Part of the motivation was also to see if NGI aerial imagery can be used on large scale for quantitative RS.</w:t>
      </w:r>
    </w:p>
  </w:comment>
  <w:comment w:id="3" w:author="reviewer 2" w:date="2018-07-22T21:54:00Z" w:initials="rev2">
    <w:p w14:paraId="3349DE98" w14:textId="3670A1B9" w:rsidR="00792A2A" w:rsidRDefault="00792A2A">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792A2A" w:rsidRDefault="00792A2A">
      <w:pPr>
        <w:pStyle w:val="CommentText"/>
      </w:pPr>
    </w:p>
    <w:p w14:paraId="03E551BF" w14:textId="5339F20A" w:rsidR="00792A2A" w:rsidRDefault="00792A2A">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08C47847" w:rsidR="00792A2A" w:rsidRDefault="00792A2A">
      <w:pPr>
        <w:pStyle w:val="CommentText"/>
      </w:pPr>
      <w:r>
        <w:rPr>
          <w:rStyle w:val="CommentReference"/>
        </w:rPr>
        <w:annotationRef/>
      </w:r>
      <w:r>
        <w:t>I think the novelty is in vegetation mapping with 1000’s of aerial images (dealing with radiometric and habitat variation, and computation time).  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I think the less attention we draw to that aspect of novelty, probably the better</w:t>
      </w:r>
    </w:p>
    <w:p w14:paraId="7EB5BE3A" w14:textId="77777777" w:rsidR="00792A2A" w:rsidRDefault="00792A2A">
      <w:pPr>
        <w:pStyle w:val="CommentText"/>
      </w:pPr>
    </w:p>
    <w:p w14:paraId="54E24152" w14:textId="2225B922" w:rsidR="00792A2A" w:rsidRDefault="00792A2A">
      <w:pPr>
        <w:pStyle w:val="CommentText"/>
      </w:pPr>
      <w:r>
        <w:t xml:space="preserve">The vast majority of studies work with a handful of images.  I have only seen one other study working at this scale with VHR, which was a general tree canopy cover mapping in USA - it took 4hrs to process 1 image (!) using </w:t>
      </w:r>
      <w:proofErr w:type="spellStart"/>
      <w:r>
        <w:t>Definiens</w:t>
      </w:r>
      <w:proofErr w:type="spellEnd"/>
      <w:r>
        <w:t xml:space="preserve"> Developer.</w:t>
      </w:r>
    </w:p>
    <w:p w14:paraId="34B15453" w14:textId="77777777" w:rsidR="00792A2A" w:rsidRDefault="00792A2A">
      <w:pPr>
        <w:pStyle w:val="CommentText"/>
      </w:pPr>
    </w:p>
    <w:p w14:paraId="2A2C9E4F" w14:textId="0CCF8550" w:rsidR="00792A2A" w:rsidRDefault="00792A2A">
      <w:pPr>
        <w:pStyle w:val="CommentText"/>
      </w:pPr>
      <w:r>
        <w:t>I think we should respond to this concern in the “response to referees” just by saying that large scale VHR veg mapping is uncommon due to radiometric and habitat variations, and storage and computational issues.  Yes?</w:t>
      </w:r>
    </w:p>
  </w:comment>
  <w:comment w:id="5" w:author="reviewer 1" w:date="2018-07-22T21:32:00Z" w:initials="rev1">
    <w:p w14:paraId="6749C091" w14:textId="71B61BAE" w:rsidR="00792A2A" w:rsidRDefault="00792A2A">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6" w:author="dugalh" w:date="2018-08-02T15:23:00Z" w:initials="dh">
    <w:p w14:paraId="0F101867" w14:textId="03AD0927" w:rsidR="00B43A2E" w:rsidRDefault="00B43A2E">
      <w:pPr>
        <w:pStyle w:val="CommentText"/>
      </w:pPr>
      <w:r>
        <w:rPr>
          <w:rStyle w:val="CommentReference"/>
        </w:rPr>
        <w:annotationRef/>
      </w:r>
      <w:r>
        <w:t>I have reworded this paragraph in response to the editor’s request to justify VHR over low/moderate resolution imagery</w:t>
      </w:r>
    </w:p>
  </w:comment>
  <w:comment w:id="26" w:author="reviewer 1" w:date="2018-07-22T21:40:00Z" w:initials="rev1">
    <w:p w14:paraId="23D3CDCE" w14:textId="5A19C91F" w:rsidR="00792A2A" w:rsidRDefault="00792A2A">
      <w:pPr>
        <w:pStyle w:val="CommentText"/>
      </w:pPr>
      <w:r>
        <w:rPr>
          <w:rStyle w:val="CommentReference"/>
        </w:rPr>
        <w:annotationRef/>
      </w:r>
      <w:proofErr w:type="gramStart"/>
      <w:r>
        <w:t>spectral</w:t>
      </w:r>
      <w:proofErr w:type="gramEnd"/>
      <w:r>
        <w:t xml:space="preserve"> bands</w:t>
      </w:r>
    </w:p>
  </w:comment>
  <w:comment w:id="27" w:author="dugalh" w:date="2018-07-27T18:45:00Z" w:initials="dh">
    <w:p w14:paraId="2FBBC52D" w14:textId="3366F5D8" w:rsidR="00792A2A" w:rsidRDefault="00792A2A">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31" w:author="reviewer 1" w:date="2018-07-22T21:41:00Z" w:initials="rev1">
    <w:p w14:paraId="2A459842" w14:textId="57E04077" w:rsidR="00792A2A" w:rsidRDefault="00792A2A">
      <w:pPr>
        <w:pStyle w:val="CommentText"/>
      </w:pPr>
      <w:r>
        <w:rPr>
          <w:rStyle w:val="CommentReference"/>
        </w:rPr>
        <w:annotationRef/>
      </w:r>
      <w:proofErr w:type="gramStart"/>
      <w:r>
        <w:t>spectral</w:t>
      </w:r>
      <w:proofErr w:type="gramEnd"/>
      <w:r>
        <w:t xml:space="preserve"> bands</w:t>
      </w:r>
    </w:p>
  </w:comment>
  <w:comment w:id="35" w:author="dugalh" w:date="2018-08-02T15:25:00Z" w:initials="dh">
    <w:p w14:paraId="0AF245F8" w14:textId="6553298F" w:rsidR="00AD4019" w:rsidRDefault="00AD4019">
      <w:pPr>
        <w:pStyle w:val="CommentText"/>
      </w:pPr>
      <w:r>
        <w:rPr>
          <w:rStyle w:val="CommentReference"/>
        </w:rPr>
        <w:annotationRef/>
      </w:r>
      <w:proofErr w:type="gramStart"/>
      <w:r>
        <w:t>new</w:t>
      </w:r>
      <w:proofErr w:type="gramEnd"/>
      <w:r>
        <w:t xml:space="preserve"> section in response to reviewer 1</w:t>
      </w:r>
    </w:p>
  </w:comment>
  <w:comment w:id="55" w:author="reviewer 1" w:date="2018-07-22T21:34:00Z" w:initials="rev1">
    <w:p w14:paraId="034A5019" w14:textId="77777777" w:rsidR="00792A2A" w:rsidRDefault="00792A2A" w:rsidP="00FF0829">
      <w:pPr>
        <w:pStyle w:val="CommentText"/>
      </w:pPr>
      <w:r>
        <w:rPr>
          <w:rStyle w:val="CommentReference"/>
        </w:rPr>
        <w:annotationRef/>
      </w:r>
      <w:r>
        <w:t>In section 2.2, could you give details of spectral bands. Why did you use Modis data instead of Sentinel-2 data for example?</w:t>
      </w:r>
    </w:p>
  </w:comment>
  <w:comment w:id="56" w:author="dugalh" w:date="2018-07-27T13:30:00Z" w:initials="dh">
    <w:p w14:paraId="54EF8CD2" w14:textId="143E5C97" w:rsidR="00792A2A" w:rsidRDefault="00792A2A" w:rsidP="00FF0829">
      <w:pPr>
        <w:pStyle w:val="CommentText"/>
      </w:pPr>
      <w:r>
        <w:rPr>
          <w:rStyle w:val="CommentReference"/>
        </w:rPr>
        <w:annotationRef/>
      </w:r>
      <w:r>
        <w:t>I provide a plot of MODIS and DMC RSR’s now – see 3.1 and brief statement on Sentinel-2</w:t>
      </w:r>
    </w:p>
    <w:p w14:paraId="04FA47E9" w14:textId="77777777" w:rsidR="00792A2A" w:rsidRDefault="00792A2A" w:rsidP="00FF0829">
      <w:pPr>
        <w:pStyle w:val="CommentText"/>
      </w:pPr>
    </w:p>
    <w:p w14:paraId="10A5642E" w14:textId="77777777" w:rsidR="00792A2A" w:rsidRDefault="00792A2A" w:rsidP="00FF0829">
      <w:pPr>
        <w:pStyle w:val="CommentText"/>
      </w:pPr>
      <w:r>
        <w:t xml:space="preserve">MODIS is used because it is BRDF corrected.  Also there is no Sentinel data concurrent to the aerial imagery.  </w:t>
      </w:r>
    </w:p>
  </w:comment>
  <w:comment w:id="376" w:author="reviewer 1" w:date="2018-07-22T21:32:00Z" w:initials="rev1">
    <w:p w14:paraId="73D7361D" w14:textId="5A8AC572" w:rsidR="00792A2A" w:rsidRDefault="00792A2A">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77" w:author="dugalh" w:date="2018-07-27T13:18:00Z" w:initials="dh">
    <w:p w14:paraId="7428909E" w14:textId="6570F7C8" w:rsidR="00792A2A" w:rsidRDefault="00792A2A">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 of the experiment.  Also, I’m not sure how combining them would make the method appear more generic / independent of the data.</w:t>
      </w:r>
    </w:p>
    <w:p w14:paraId="3BC11363" w14:textId="77777777" w:rsidR="00792A2A" w:rsidRDefault="00792A2A">
      <w:pPr>
        <w:pStyle w:val="CommentText"/>
      </w:pPr>
    </w:p>
    <w:p w14:paraId="1F5AD4EA" w14:textId="3B6F5C95" w:rsidR="00792A2A" w:rsidRDefault="00792A2A">
      <w:pPr>
        <w:pStyle w:val="CommentText"/>
      </w:pPr>
      <w:r>
        <w:t>I think a better option is to put 2.1, 2.2 and 2.4 under a separate “Data” section.  Then have the other 2.x under “Methods and Experiments”.  That separates method from data and also shortens the method section which was a bit long.  But part of original 2.2 discusses calibration of imagery, which is a method, so this must be separated out and placed under “Methods and Experiments”</w:t>
      </w:r>
    </w:p>
    <w:p w14:paraId="5743BD0D" w14:textId="77777777" w:rsidR="00792A2A" w:rsidRDefault="00792A2A">
      <w:pPr>
        <w:pStyle w:val="CommentText"/>
      </w:pPr>
    </w:p>
    <w:p w14:paraId="059BEF29" w14:textId="5AA7432C" w:rsidR="00792A2A" w:rsidRDefault="00792A2A">
      <w:pPr>
        <w:pStyle w:val="CommentText"/>
      </w:pPr>
      <w:r>
        <w:t xml:space="preserve">I have done the above – is it OK? </w:t>
      </w:r>
    </w:p>
  </w:comment>
  <w:comment w:id="399" w:author="reviewer 1" w:date="2018-07-22T21:34:00Z" w:initials="rev1">
    <w:p w14:paraId="18C5971C" w14:textId="35468D09" w:rsidR="00792A2A" w:rsidRDefault="00792A2A">
      <w:pPr>
        <w:pStyle w:val="CommentText"/>
      </w:pPr>
      <w:r>
        <w:rPr>
          <w:rStyle w:val="CommentReference"/>
        </w:rPr>
        <w:annotationRef/>
      </w:r>
      <w:r>
        <w:t>In section 2.2, could you give details of spectral bands. Why did you use Modis data instead of Sentinel-2 data for example?</w:t>
      </w:r>
    </w:p>
  </w:comment>
  <w:comment w:id="404" w:author="dugalh" w:date="2018-07-31T13:14:00Z" w:initials="dh">
    <w:p w14:paraId="4E0DD10A" w14:textId="2735B4BD" w:rsidR="00792A2A" w:rsidRDefault="00792A2A">
      <w:pPr>
        <w:pStyle w:val="CommentText"/>
      </w:pPr>
      <w:r>
        <w:rPr>
          <w:rStyle w:val="CommentReference"/>
        </w:rPr>
        <w:annotationRef/>
      </w:r>
      <w:r>
        <w:t>Split from 2.2 as it belongs in methods</w:t>
      </w:r>
    </w:p>
  </w:comment>
  <w:comment w:id="408" w:author="dugalh" w:date="2018-07-27T13:55:00Z" w:initials="dh">
    <w:p w14:paraId="211FD992" w14:textId="7C158D34" w:rsidR="00792A2A" w:rsidRDefault="00792A2A">
      <w:pPr>
        <w:pStyle w:val="CommentText"/>
      </w:pPr>
      <w:r>
        <w:rPr>
          <w:rStyle w:val="CommentReference"/>
        </w:rPr>
        <w:annotationRef/>
      </w:r>
      <w:proofErr w:type="gramStart"/>
      <w:r>
        <w:t>optional</w:t>
      </w:r>
      <w:proofErr w:type="gramEnd"/>
    </w:p>
  </w:comment>
  <w:comment w:id="410" w:author="dugalh" w:date="2018-07-27T13:56:00Z" w:initials="dh">
    <w:p w14:paraId="66D3CB63" w14:textId="24C5FEE7" w:rsidR="00792A2A" w:rsidRDefault="00792A2A">
      <w:pPr>
        <w:pStyle w:val="CommentText"/>
      </w:pPr>
      <w:r>
        <w:rPr>
          <w:rStyle w:val="CommentReference"/>
        </w:rPr>
        <w:annotationRef/>
      </w:r>
      <w:proofErr w:type="gramStart"/>
      <w:r>
        <w:t>to</w:t>
      </w:r>
      <w:proofErr w:type="gramEnd"/>
      <w:r>
        <w:t xml:space="preserve"> help clarify why we can’t use Sentinel-2</w:t>
      </w:r>
    </w:p>
  </w:comment>
  <w:comment w:id="460" w:author="reviewer 1" w:date="2018-07-22T21:35:00Z" w:initials="rev1">
    <w:p w14:paraId="6E9D6C1B" w14:textId="422BC237" w:rsidR="00792A2A" w:rsidRDefault="00792A2A">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461" w:author="dugalh" w:date="2018-07-31T13:13:00Z" w:initials="dh">
    <w:p w14:paraId="729E7729" w14:textId="114F277A" w:rsidR="00792A2A" w:rsidRDefault="00792A2A">
      <w:pPr>
        <w:pStyle w:val="CommentText"/>
      </w:pPr>
      <w:r>
        <w:rPr>
          <w:rStyle w:val="CommentReference"/>
        </w:rPr>
        <w:annotationRef/>
      </w:r>
      <w:r>
        <w:t xml:space="preserve">I couldn’t fit it into table 7, so have added it in table 8.  </w:t>
      </w:r>
    </w:p>
  </w:comment>
  <w:comment w:id="779" w:author="reviewer 1" w:date="2018-07-22T21:46:00Z" w:initials="rev1">
    <w:p w14:paraId="10B026D9" w14:textId="65A4C48B" w:rsidR="00792A2A" w:rsidRDefault="00792A2A">
      <w:pPr>
        <w:pStyle w:val="CommentText"/>
      </w:pPr>
      <w:r>
        <w:rPr>
          <w:rStyle w:val="CommentReference"/>
        </w:rPr>
        <w:annotationRef/>
      </w:r>
      <w:proofErr w:type="gramStart"/>
      <w:r>
        <w:t>only</w:t>
      </w:r>
      <w:proofErr w:type="gramEnd"/>
      <w:r>
        <w:t xml:space="preserve"> one pixel</w:t>
      </w:r>
    </w:p>
  </w:comment>
  <w:comment w:id="783" w:author="reviewer 1" w:date="2018-07-22T21:44:00Z" w:initials="rev1">
    <w:p w14:paraId="538F8F20" w14:textId="0F8F49B4" w:rsidR="00792A2A" w:rsidRDefault="00792A2A">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84" w:author="dugalh" w:date="2018-07-27T14:51:00Z" w:initials="dh">
    <w:p w14:paraId="7020CEBE" w14:textId="1C5885FC" w:rsidR="00792A2A" w:rsidRDefault="00792A2A">
      <w:pPr>
        <w:pStyle w:val="CommentText"/>
      </w:pPr>
      <w:r>
        <w:rPr>
          <w:rStyle w:val="CommentReference"/>
        </w:rPr>
        <w:annotationRef/>
      </w:r>
      <w:r>
        <w:t xml:space="preserve">There is a graph now.  </w:t>
      </w:r>
    </w:p>
  </w:comment>
  <w:comment w:id="795" w:author="dugalh" w:date="2018-08-02T14:51:00Z" w:initials="dh">
    <w:p w14:paraId="482F7FE8" w14:textId="48D6BAC8" w:rsidR="009F23E0" w:rsidRDefault="009F23E0">
      <w:pPr>
        <w:pStyle w:val="CommentText"/>
      </w:pPr>
      <w:r>
        <w:rPr>
          <w:rStyle w:val="CommentReference"/>
        </w:rPr>
        <w:annotationRef/>
      </w:r>
      <w:r>
        <w:t>It got published now, so I can cite</w:t>
      </w:r>
    </w:p>
  </w:comment>
  <w:comment w:id="806" w:author="reviewer 1" w:date="2018-07-22T21:50:00Z" w:initials="rev1">
    <w:p w14:paraId="504A0F82" w14:textId="7A919B8E" w:rsidR="00792A2A" w:rsidRDefault="00792A2A">
      <w:pPr>
        <w:pStyle w:val="CommentText"/>
      </w:pPr>
      <w:r>
        <w:rPr>
          <w:rStyle w:val="CommentReference"/>
        </w:rPr>
        <w:annotationRef/>
      </w:r>
      <w:proofErr w:type="gramStart"/>
      <w:r>
        <w:t>no</w:t>
      </w:r>
      <w:proofErr w:type="gramEnd"/>
      <w:r>
        <w:t xml:space="preserve"> assumption</w:t>
      </w:r>
    </w:p>
  </w:comment>
  <w:comment w:id="808" w:author="reviewer 1" w:date="2018-07-22T21:36:00Z" w:initials="rev1">
    <w:p w14:paraId="23C68216" w14:textId="2D5126E5" w:rsidR="00792A2A" w:rsidRDefault="00792A2A">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809" w:author="dugalh" w:date="2018-07-27T16:34:00Z" w:initials="dh">
    <w:p w14:paraId="51BAD636" w14:textId="13C8C3FF" w:rsidR="00792A2A" w:rsidRDefault="00792A2A">
      <w:pPr>
        <w:pStyle w:val="CommentText"/>
      </w:pPr>
      <w:r>
        <w:t xml:space="preserve">I have changed some of the text below from “makes no assumptions about the class distributions/data” to “non-parametric”.  I hope this is what he/she wants here.  </w:t>
      </w:r>
    </w:p>
    <w:p w14:paraId="0EF4E6E4" w14:textId="37470064" w:rsidR="00792A2A" w:rsidRDefault="00792A2A">
      <w:pPr>
        <w:pStyle w:val="CommentText"/>
      </w:pPr>
      <w:r>
        <w:t xml:space="preserve"> </w:t>
      </w:r>
    </w:p>
  </w:comment>
  <w:comment w:id="819" w:author="reviewer 1" w:date="2018-07-22T21:51:00Z" w:initials="rev1">
    <w:p w14:paraId="3CF69AF3" w14:textId="08865EF5" w:rsidR="00792A2A" w:rsidRDefault="00792A2A">
      <w:pPr>
        <w:pStyle w:val="CommentText"/>
      </w:pPr>
      <w:r>
        <w:rPr>
          <w:rStyle w:val="CommentReference"/>
        </w:rPr>
        <w:annotationRef/>
      </w:r>
      <w:proofErr w:type="gramStart"/>
      <w:r>
        <w:t>to</w:t>
      </w:r>
      <w:proofErr w:type="gramEnd"/>
      <w:r>
        <w:t xml:space="preserve"> as the Maximum Likelihood (ML) classifier</w:t>
      </w:r>
    </w:p>
  </w:comment>
  <w:comment w:id="820" w:author="dugalh" w:date="2018-07-27T14:48:00Z" w:initials="dh">
    <w:p w14:paraId="693E293A" w14:textId="47F28D46" w:rsidR="00792A2A" w:rsidRDefault="00792A2A">
      <w:pPr>
        <w:pStyle w:val="CommentText"/>
      </w:pPr>
      <w:r>
        <w:rPr>
          <w:rStyle w:val="CommentReference"/>
        </w:rPr>
        <w:annotationRef/>
      </w:r>
      <w:r>
        <w:t>ML is actually expanded in the introduction</w:t>
      </w:r>
    </w:p>
  </w:comment>
  <w:comment w:id="823" w:author="reviewer 1" w:date="2018-07-22T21:52:00Z" w:initials="rev1">
    <w:p w14:paraId="5C19458E" w14:textId="37E80003" w:rsidR="00792A2A" w:rsidRDefault="00792A2A">
      <w:pPr>
        <w:pStyle w:val="CommentText"/>
      </w:pPr>
      <w:r>
        <w:rPr>
          <w:rStyle w:val="CommentReference"/>
        </w:rPr>
        <w:annotationRef/>
      </w:r>
      <w:proofErr w:type="gramStart"/>
      <w:r>
        <w:t>no</w:t>
      </w:r>
      <w:proofErr w:type="gramEnd"/>
      <w:r>
        <w:t xml:space="preserve"> assumption</w:t>
      </w:r>
    </w:p>
  </w:comment>
  <w:comment w:id="964" w:author="reviewer 1" w:date="2018-07-22T21:38:00Z" w:initials="rev1">
    <w:p w14:paraId="14B2164E" w14:textId="77777777" w:rsidR="00792A2A" w:rsidRDefault="00792A2A"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965" w:author="dugalh" w:date="2018-07-30T18:35:00Z" w:initials="dh">
    <w:p w14:paraId="0D962A98" w14:textId="00346BA8" w:rsidR="00792A2A" w:rsidRDefault="00792A2A">
      <w:pPr>
        <w:pStyle w:val="CommentText"/>
      </w:pPr>
      <w:r>
        <w:rPr>
          <w:rStyle w:val="CommentReference"/>
        </w:rPr>
        <w:annotationRef/>
      </w:r>
      <w:r>
        <w:t xml:space="preserve">As the performance on the labeled pixel data was not as important as the performance on the in situ canopy cover data, these variances are of limited interest IMO.  It also doesn’t seem to be common practice to report them in remote sensing literature.  </w:t>
      </w:r>
    </w:p>
    <w:p w14:paraId="1C43828E" w14:textId="77777777" w:rsidR="00792A2A" w:rsidRDefault="00792A2A">
      <w:pPr>
        <w:pStyle w:val="CommentText"/>
      </w:pPr>
    </w:p>
    <w:p w14:paraId="535B2E7A" w14:textId="4B675613" w:rsidR="00792A2A" w:rsidRDefault="00792A2A">
      <w:pPr>
        <w:pStyle w:val="CommentText"/>
      </w:pPr>
      <w:r>
        <w:t xml:space="preserve">In any case, I have added the </w:t>
      </w:r>
      <w:proofErr w:type="spellStart"/>
      <w:r>
        <w:t>std</w:t>
      </w:r>
      <w:proofErr w:type="spellEnd"/>
      <w:r>
        <w:t xml:space="preserve"> error for all performance measures.  The SAE already describes variability for the canopy cover performance, so no addition there.</w:t>
      </w:r>
    </w:p>
    <w:p w14:paraId="356DF5C6" w14:textId="77777777" w:rsidR="00792A2A" w:rsidRDefault="00792A2A">
      <w:pPr>
        <w:pStyle w:val="CommentText"/>
      </w:pPr>
    </w:p>
    <w:p w14:paraId="13D4383E" w14:textId="214CCC29" w:rsidR="00792A2A" w:rsidRDefault="00792A2A">
      <w:pPr>
        <w:pStyle w:val="CommentText"/>
      </w:pPr>
      <w:r>
        <w:t xml:space="preserve">Perhaps it is neater/clearer to show </w:t>
      </w:r>
      <w:proofErr w:type="spellStart"/>
      <w:r>
        <w:t>std</w:t>
      </w:r>
      <w:proofErr w:type="spellEnd"/>
      <w:r>
        <w:t xml:space="preserve"> error for just the overall 3 and 2 class errors?</w:t>
      </w:r>
    </w:p>
    <w:p w14:paraId="2E56E602" w14:textId="77777777" w:rsidR="00792A2A" w:rsidRDefault="00792A2A">
      <w:pPr>
        <w:pStyle w:val="CommentText"/>
      </w:pPr>
    </w:p>
    <w:p w14:paraId="53EDF0C1" w14:textId="472542FE" w:rsidR="00792A2A" w:rsidRDefault="00792A2A">
      <w:pPr>
        <w:pStyle w:val="CommentText"/>
      </w:pPr>
      <w:r>
        <w:t xml:space="preserve">  </w:t>
      </w:r>
    </w:p>
  </w:comment>
  <w:comment w:id="966" w:author="dugalh" w:date="2018-07-30T18:46:00Z" w:initials="dh">
    <w:p w14:paraId="457C9699" w14:textId="6141851A" w:rsidR="00792A2A" w:rsidRDefault="00792A2A">
      <w:pPr>
        <w:pStyle w:val="CommentText"/>
      </w:pPr>
      <w:r>
        <w:rPr>
          <w:rStyle w:val="CommentReference"/>
        </w:rPr>
        <w:annotationRef/>
      </w:r>
      <w:r>
        <w:t>I had to regenerate results.  As they rely on random sub-sampling and splitting (for data reduction &amp; cross validation &amp; random forests) (and I didn’t/couldn’t save what the random splits were for the original results), they have changed.  But only slightly.</w:t>
      </w:r>
    </w:p>
  </w:comment>
  <w:comment w:id="982" w:author="dugalh" w:date="2018-07-30T18:41:00Z" w:initials="dh">
    <w:p w14:paraId="0C8C728E" w14:textId="77777777" w:rsidR="00792A2A" w:rsidRDefault="00792A2A">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 or should I change back to 2, or leave Kappa </w:t>
      </w:r>
      <w:proofErr w:type="spellStart"/>
      <w:r>
        <w:t>std</w:t>
      </w:r>
      <w:proofErr w:type="spellEnd"/>
      <w:r>
        <w:t xml:space="preserve"> error out?  </w:t>
      </w:r>
    </w:p>
    <w:p w14:paraId="5E88CDDD" w14:textId="77777777" w:rsidR="00792A2A" w:rsidRDefault="00792A2A">
      <w:pPr>
        <w:pStyle w:val="CommentText"/>
      </w:pPr>
    </w:p>
    <w:p w14:paraId="0BA145A9" w14:textId="16F46540" w:rsidR="00792A2A" w:rsidRDefault="00792A2A">
      <w:pPr>
        <w:pStyle w:val="CommentText"/>
      </w:pPr>
      <w:r>
        <w:t>I don’t want to change the decimal places for all measures to 3 – I will have to do it for the whole paper which will be a mission.</w:t>
      </w:r>
    </w:p>
  </w:comment>
  <w:comment w:id="1495" w:author="reviewer 1" w:date="2018-07-22T21:36:00Z" w:initials="rev1">
    <w:p w14:paraId="1D4DE7F3" w14:textId="7F3E788C" w:rsidR="00792A2A" w:rsidRDefault="00792A2A">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496" w:author="dugalh" w:date="2018-08-01T19:31:00Z" w:initials="dh">
    <w:p w14:paraId="0B1D50B9" w14:textId="66EF67DB" w:rsidR="00792A2A" w:rsidRDefault="00792A2A">
      <w:pPr>
        <w:pStyle w:val="CommentText"/>
      </w:pPr>
      <w:r>
        <w:rPr>
          <w:rStyle w:val="CommentReference"/>
        </w:rPr>
        <w:annotationRef/>
      </w:r>
      <w:r>
        <w:t>See above</w:t>
      </w:r>
    </w:p>
  </w:comment>
  <w:comment w:id="1520" w:author="reviewer 1" w:date="2018-07-22T21:39:00Z" w:initials="rev1">
    <w:p w14:paraId="308DC767" w14:textId="579005D3" w:rsidR="00792A2A" w:rsidRDefault="00792A2A">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522" w:author="reviewer 2" w:date="2018-07-22T21:55:00Z" w:initials="rev2">
    <w:p w14:paraId="76B6AA2A" w14:textId="164A530D" w:rsidR="00792A2A" w:rsidRDefault="00792A2A">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 w:id="1523" w:author="dugalh" w:date="2018-07-31T12:52:00Z" w:initials="dh">
    <w:p w14:paraId="36FEA438" w14:textId="58BEDB93" w:rsidR="00792A2A" w:rsidRDefault="00792A2A">
      <w:pPr>
        <w:pStyle w:val="CommentText"/>
        <w:rPr>
          <w:rStyle w:val="CommentReference"/>
        </w:rPr>
      </w:pPr>
      <w:r>
        <w:rPr>
          <w:rStyle w:val="CommentReference"/>
        </w:rPr>
        <w:annotationRef/>
      </w:r>
      <w:r>
        <w:rPr>
          <w:rStyle w:val="CommentReference"/>
        </w:rPr>
        <w:t xml:space="preserve">I do compare to others – see last paragraph below and in the introduction.  The paper quoted above uses MISR data (275m pixel) and so is not closely related to our VHR method.  </w:t>
      </w:r>
    </w:p>
    <w:p w14:paraId="0016EF12" w14:textId="77777777" w:rsidR="00792A2A" w:rsidRDefault="00792A2A">
      <w:pPr>
        <w:pStyle w:val="CommentText"/>
        <w:rPr>
          <w:rStyle w:val="CommentReference"/>
        </w:rPr>
      </w:pPr>
    </w:p>
    <w:p w14:paraId="4CEB2997" w14:textId="4534AF9B" w:rsidR="00792A2A" w:rsidRDefault="00792A2A">
      <w:pPr>
        <w:pStyle w:val="CommentText"/>
      </w:pPr>
      <w:r>
        <w:rPr>
          <w:rStyle w:val="CommentReference"/>
        </w:rPr>
        <w:t xml:space="preserve">Nevertheless I have referenced it now as an </w:t>
      </w:r>
      <w:proofErr w:type="spellStart"/>
      <w:r>
        <w:rPr>
          <w:rStyle w:val="CommentReference"/>
        </w:rPr>
        <w:t>eg</w:t>
      </w:r>
      <w:proofErr w:type="spellEnd"/>
      <w:r>
        <w:rPr>
          <w:rStyle w:val="CommentReference"/>
        </w:rPr>
        <w:t xml:space="preserve"> of using ancillary data in last para below.</w:t>
      </w:r>
    </w:p>
  </w:comment>
  <w:comment w:id="1537" w:author="dugalh" w:date="2018-07-30T23:10:00Z" w:initials="dh">
    <w:p w14:paraId="44DE8483" w14:textId="20526211" w:rsidR="00792A2A" w:rsidRDefault="00792A2A">
      <w:pPr>
        <w:pStyle w:val="CommentText"/>
      </w:pPr>
      <w:r>
        <w:rPr>
          <w:rStyle w:val="CommentReference"/>
        </w:rPr>
        <w:annotationRef/>
      </w:r>
      <w:r>
        <w:t>Not too sure what caused this change but the results were re-generated on a new laptop, hard drive with new C++ compiler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74CAAC84" w15:paraIdParent="3552C9F3" w15:done="0"/>
  <w15:commentEx w15:paraId="03E551BF" w15:done="0"/>
  <w15:commentEx w15:paraId="2A2C9E4F" w15:paraIdParent="03E551BF" w15:done="0"/>
  <w15:commentEx w15:paraId="6749C091" w15:done="0"/>
  <w15:commentEx w15:paraId="0F101867" w15:done="0"/>
  <w15:commentEx w15:paraId="23D3CDCE" w15:done="0"/>
  <w15:commentEx w15:paraId="2FBBC52D" w15:paraIdParent="23D3CDCE" w15:done="0"/>
  <w15:commentEx w15:paraId="2A459842" w15:done="0"/>
  <w15:commentEx w15:paraId="0AF245F8"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4E0DD10A" w15:done="0"/>
  <w15:commentEx w15:paraId="211FD992" w15:done="0"/>
  <w15:commentEx w15:paraId="66D3CB63" w15:done="0"/>
  <w15:commentEx w15:paraId="6E9D6C1B" w15:done="0"/>
  <w15:commentEx w15:paraId="729E7729" w15:paraIdParent="6E9D6C1B" w15:done="0"/>
  <w15:commentEx w15:paraId="10B026D9" w15:done="0"/>
  <w15:commentEx w15:paraId="538F8F20" w15:done="0"/>
  <w15:commentEx w15:paraId="7020CEBE" w15:paraIdParent="538F8F20" w15:done="0"/>
  <w15:commentEx w15:paraId="482F7FE8"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5C19458E" w15:done="0"/>
  <w15:commentEx w15:paraId="14B2164E" w15:done="0"/>
  <w15:commentEx w15:paraId="53EDF0C1" w15:paraIdParent="14B2164E" w15:done="0"/>
  <w15:commentEx w15:paraId="457C9699" w15:done="0"/>
  <w15:commentEx w15:paraId="0BA145A9" w15:done="0"/>
  <w15:commentEx w15:paraId="1D4DE7F3" w15:done="0"/>
  <w15:commentEx w15:paraId="0B1D50B9" w15:paraIdParent="1D4DE7F3" w15:done="0"/>
  <w15:commentEx w15:paraId="308DC767" w15:done="0"/>
  <w15:commentEx w15:paraId="76B6AA2A" w15:done="0"/>
  <w15:commentEx w15:paraId="4CEB2997" w15:paraIdParent="76B6AA2A" w15:done="0"/>
  <w15:commentEx w15:paraId="44DE84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85EAF" w14:textId="77777777" w:rsidR="004271EF" w:rsidRDefault="004271EF" w:rsidP="007C5F60">
      <w:r>
        <w:separator/>
      </w:r>
    </w:p>
  </w:endnote>
  <w:endnote w:type="continuationSeparator" w:id="0">
    <w:p w14:paraId="2B3C05D2" w14:textId="77777777" w:rsidR="004271EF" w:rsidRDefault="004271EF"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B2999" w14:textId="77777777" w:rsidR="004271EF" w:rsidRDefault="004271EF" w:rsidP="007C5F60">
      <w:r>
        <w:separator/>
      </w:r>
    </w:p>
  </w:footnote>
  <w:footnote w:type="continuationSeparator" w:id="0">
    <w:p w14:paraId="5ED30DFA" w14:textId="77777777" w:rsidR="004271EF" w:rsidRDefault="004271EF"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792A2A" w:rsidRDefault="00792A2A">
        <w:pPr>
          <w:pStyle w:val="Header"/>
          <w:jc w:val="right"/>
        </w:pPr>
        <w:r>
          <w:fldChar w:fldCharType="begin"/>
        </w:r>
        <w:r>
          <w:instrText xml:space="preserve"> PAGE   \* MERGEFORMAT </w:instrText>
        </w:r>
        <w:r>
          <w:fldChar w:fldCharType="separate"/>
        </w:r>
        <w:r w:rsidR="00DA641C">
          <w:rPr>
            <w:noProof/>
          </w:rPr>
          <w:t>45</w:t>
        </w:r>
        <w:r>
          <w:rPr>
            <w:noProof/>
          </w:rPr>
          <w:fldChar w:fldCharType="end"/>
        </w:r>
      </w:p>
    </w:sdtContent>
  </w:sdt>
  <w:p w14:paraId="40F080E7" w14:textId="77777777" w:rsidR="00792A2A" w:rsidRDefault="00792A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dugalh">
    <w15:presenceInfo w15:providerId="None" w15:userId="dugalh"/>
  </w15:person>
  <w15:person w15:author="reviewer 2">
    <w15:presenceInfo w15:providerId="None" w15:userId="reviewer 2"/>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271EF"/>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019"/>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3C26A-4843-42B6-8D38-B832A612A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2911</TotalTime>
  <Pages>45</Pages>
  <Words>54659</Words>
  <Characters>311561</Characters>
  <Application>Microsoft Office Word</Application>
  <DocSecurity>0</DocSecurity>
  <Lines>2596</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8</cp:revision>
  <cp:lastPrinted>2018-02-21T15:00:00Z</cp:lastPrinted>
  <dcterms:created xsi:type="dcterms:W3CDTF">2018-02-15T08:40:00Z</dcterms:created>
  <dcterms:modified xsi:type="dcterms:W3CDTF">2018-08-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